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5BD45" w14:textId="77777777" w:rsidR="0067057F" w:rsidRPr="00A15D9A" w:rsidRDefault="0067057F" w:rsidP="0067057F">
      <w:pPr>
        <w:pStyle w:val="Heading2"/>
        <w:spacing w:before="240"/>
        <w:rPr>
          <w:rFonts w:ascii="Times New Roman" w:hAnsi="Times New Roman" w:cs="Times New Roman"/>
        </w:rPr>
      </w:pPr>
    </w:p>
    <w:p w14:paraId="5F436FB6" w14:textId="77777777" w:rsidR="00BD3A40" w:rsidRDefault="00BD3A40" w:rsidP="007B4754">
      <w:pPr>
        <w:jc w:val="center"/>
        <w:rPr>
          <w:rFonts w:ascii="Times New Roman" w:hAnsi="Times New Roman" w:cs="Times New Roman"/>
          <w:b/>
          <w:bCs/>
          <w:sz w:val="32"/>
          <w:szCs w:val="32"/>
        </w:rPr>
      </w:pPr>
      <w:bookmarkStart w:id="0" w:name="_Toc187065212"/>
    </w:p>
    <w:p w14:paraId="56630EB9" w14:textId="77777777" w:rsidR="00BD3A40" w:rsidRDefault="00BD3A40" w:rsidP="007B4754">
      <w:pPr>
        <w:jc w:val="center"/>
        <w:rPr>
          <w:rFonts w:ascii="Times New Roman" w:hAnsi="Times New Roman" w:cs="Times New Roman"/>
          <w:b/>
          <w:bCs/>
          <w:sz w:val="32"/>
          <w:szCs w:val="32"/>
        </w:rPr>
      </w:pPr>
    </w:p>
    <w:p w14:paraId="6671FAC1" w14:textId="77777777" w:rsidR="00BD3A40" w:rsidRDefault="00BD3A40" w:rsidP="007B4754">
      <w:pPr>
        <w:jc w:val="center"/>
        <w:rPr>
          <w:rFonts w:ascii="Times New Roman" w:hAnsi="Times New Roman" w:cs="Times New Roman"/>
          <w:b/>
          <w:bCs/>
          <w:sz w:val="32"/>
          <w:szCs w:val="32"/>
        </w:rPr>
      </w:pPr>
    </w:p>
    <w:p w14:paraId="35CAD137" w14:textId="3D2EE361" w:rsidR="0067057F" w:rsidRPr="007B4754" w:rsidRDefault="0067057F" w:rsidP="007B4754">
      <w:pPr>
        <w:jc w:val="center"/>
        <w:rPr>
          <w:rFonts w:ascii="Times New Roman" w:hAnsi="Times New Roman" w:cs="Times New Roman"/>
          <w:b/>
          <w:bCs/>
          <w:sz w:val="32"/>
          <w:szCs w:val="32"/>
        </w:rPr>
      </w:pPr>
      <w:r w:rsidRPr="007B4754">
        <w:rPr>
          <w:rFonts w:ascii="Times New Roman" w:hAnsi="Times New Roman" w:cs="Times New Roman"/>
          <w:b/>
          <w:bCs/>
          <w:sz w:val="32"/>
          <w:szCs w:val="32"/>
        </w:rPr>
        <w:t>S</w:t>
      </w:r>
      <w:r w:rsidR="00260141">
        <w:rPr>
          <w:rFonts w:ascii="Times New Roman" w:hAnsi="Times New Roman" w:cs="Times New Roman"/>
          <w:b/>
          <w:bCs/>
          <w:sz w:val="32"/>
          <w:szCs w:val="32"/>
        </w:rPr>
        <w:t>tudent Number</w:t>
      </w:r>
      <w:r w:rsidRPr="007B4754">
        <w:rPr>
          <w:rFonts w:ascii="Times New Roman" w:hAnsi="Times New Roman" w:cs="Times New Roman"/>
          <w:b/>
          <w:bCs/>
          <w:sz w:val="32"/>
          <w:szCs w:val="32"/>
        </w:rPr>
        <w:t xml:space="preserve"> – 19011230</w:t>
      </w:r>
      <w:bookmarkEnd w:id="0"/>
    </w:p>
    <w:p w14:paraId="40C8F9F5" w14:textId="77777777" w:rsidR="0067057F" w:rsidRPr="007B4754" w:rsidRDefault="0067057F" w:rsidP="007B4754">
      <w:pPr>
        <w:jc w:val="center"/>
        <w:rPr>
          <w:rFonts w:ascii="Times New Roman" w:hAnsi="Times New Roman" w:cs="Times New Roman"/>
          <w:b/>
          <w:bCs/>
          <w:sz w:val="32"/>
          <w:szCs w:val="32"/>
        </w:rPr>
      </w:pPr>
      <w:bookmarkStart w:id="1" w:name="_Toc187065213"/>
      <w:r w:rsidRPr="007B4754">
        <w:rPr>
          <w:rFonts w:ascii="Times New Roman" w:hAnsi="Times New Roman" w:cs="Times New Roman"/>
          <w:b/>
          <w:bCs/>
          <w:sz w:val="32"/>
          <w:szCs w:val="32"/>
        </w:rPr>
        <w:t>Software Development Project – UFCFFF-30-3</w:t>
      </w:r>
      <w:bookmarkEnd w:id="1"/>
    </w:p>
    <w:p w14:paraId="7929F0B6" w14:textId="77777777" w:rsidR="0067057F" w:rsidRPr="007B4754" w:rsidRDefault="0067057F" w:rsidP="007B4754">
      <w:pPr>
        <w:jc w:val="center"/>
        <w:rPr>
          <w:rFonts w:ascii="Times New Roman" w:hAnsi="Times New Roman" w:cs="Times New Roman"/>
          <w:b/>
          <w:bCs/>
          <w:sz w:val="32"/>
          <w:szCs w:val="32"/>
        </w:rPr>
      </w:pPr>
      <w:bookmarkStart w:id="2" w:name="_Toc187065214"/>
      <w:r w:rsidRPr="007B4754">
        <w:rPr>
          <w:rFonts w:ascii="Times New Roman" w:hAnsi="Times New Roman" w:cs="Times New Roman"/>
          <w:b/>
          <w:bCs/>
          <w:sz w:val="32"/>
          <w:szCs w:val="32"/>
        </w:rPr>
        <w:t>Module Leader – Steve Battle</w:t>
      </w:r>
      <w:bookmarkEnd w:id="2"/>
    </w:p>
    <w:p w14:paraId="5904659C" w14:textId="77777777" w:rsidR="0067057F" w:rsidRDefault="0067057F" w:rsidP="007B4754">
      <w:pPr>
        <w:jc w:val="center"/>
        <w:rPr>
          <w:rFonts w:ascii="Times New Roman" w:hAnsi="Times New Roman" w:cs="Times New Roman"/>
          <w:b/>
          <w:bCs/>
          <w:sz w:val="32"/>
          <w:szCs w:val="32"/>
        </w:rPr>
      </w:pPr>
      <w:bookmarkStart w:id="3" w:name="_Toc187065215"/>
      <w:r w:rsidRPr="61319E94">
        <w:rPr>
          <w:rFonts w:ascii="Times New Roman" w:hAnsi="Times New Roman" w:cs="Times New Roman"/>
          <w:b/>
          <w:bCs/>
          <w:sz w:val="32"/>
          <w:szCs w:val="32"/>
        </w:rPr>
        <w:t>University of the West of England</w:t>
      </w:r>
      <w:bookmarkEnd w:id="3"/>
    </w:p>
    <w:p w14:paraId="030D4614" w14:textId="58F99CCF" w:rsidR="225E2420" w:rsidRDefault="225E2420" w:rsidP="61319E94">
      <w:pPr>
        <w:jc w:val="center"/>
        <w:rPr>
          <w:rFonts w:ascii="Times New Roman" w:hAnsi="Times New Roman" w:cs="Times New Roman"/>
          <w:b/>
          <w:bCs/>
          <w:sz w:val="32"/>
          <w:szCs w:val="32"/>
        </w:rPr>
      </w:pPr>
      <w:r w:rsidRPr="61319E94">
        <w:rPr>
          <w:rFonts w:ascii="Times New Roman" w:hAnsi="Times New Roman" w:cs="Times New Roman"/>
          <w:b/>
          <w:bCs/>
          <w:sz w:val="32"/>
          <w:szCs w:val="32"/>
        </w:rPr>
        <w:t xml:space="preserve">Word Count - </w:t>
      </w:r>
    </w:p>
    <w:p w14:paraId="6D47A434" w14:textId="77777777" w:rsidR="00E245B4" w:rsidRDefault="00E245B4" w:rsidP="007B4754">
      <w:pPr>
        <w:jc w:val="center"/>
        <w:rPr>
          <w:rFonts w:ascii="Times New Roman" w:hAnsi="Times New Roman" w:cs="Times New Roman"/>
          <w:b/>
          <w:bCs/>
          <w:sz w:val="32"/>
          <w:szCs w:val="32"/>
        </w:rPr>
      </w:pPr>
    </w:p>
    <w:p w14:paraId="103C90AC" w14:textId="77777777" w:rsidR="007B4754" w:rsidRPr="007B4754" w:rsidRDefault="007B4754" w:rsidP="007B4754">
      <w:pPr>
        <w:jc w:val="center"/>
        <w:rPr>
          <w:rFonts w:ascii="Times New Roman" w:hAnsi="Times New Roman" w:cs="Times New Roman"/>
          <w:b/>
          <w:bCs/>
          <w:sz w:val="32"/>
          <w:szCs w:val="32"/>
        </w:rPr>
      </w:pPr>
    </w:p>
    <w:p w14:paraId="18BAF64E" w14:textId="77777777" w:rsidR="0067057F" w:rsidRPr="00A15D9A" w:rsidRDefault="0067057F" w:rsidP="0067057F">
      <w:pPr>
        <w:pStyle w:val="Heading2"/>
        <w:rPr>
          <w:rFonts w:ascii="Times New Roman" w:hAnsi="Times New Roman" w:cs="Times New Roman"/>
        </w:rPr>
      </w:pPr>
    </w:p>
    <w:p w14:paraId="5787BFA3" w14:textId="77777777" w:rsidR="0067057F" w:rsidRPr="00A15D9A" w:rsidRDefault="0067057F" w:rsidP="0067057F">
      <w:pPr>
        <w:pStyle w:val="Heading2"/>
        <w:rPr>
          <w:rFonts w:ascii="Times New Roman" w:hAnsi="Times New Roman" w:cs="Times New Roman"/>
        </w:rPr>
      </w:pPr>
    </w:p>
    <w:p w14:paraId="0DCFBDFD" w14:textId="77777777" w:rsidR="0067057F" w:rsidRPr="00A15D9A" w:rsidRDefault="0067057F" w:rsidP="0067057F">
      <w:pPr>
        <w:jc w:val="center"/>
        <w:rPr>
          <w:rFonts w:ascii="Times New Roman" w:hAnsi="Times New Roman" w:cs="Times New Roman"/>
          <w:sz w:val="40"/>
          <w:szCs w:val="40"/>
        </w:rPr>
      </w:pPr>
    </w:p>
    <w:p w14:paraId="75B84A5B" w14:textId="77777777" w:rsidR="0067057F" w:rsidRDefault="0067057F" w:rsidP="0067057F">
      <w:pPr>
        <w:rPr>
          <w:rFonts w:ascii="Times New Roman" w:hAnsi="Times New Roman" w:cs="Times New Roman"/>
          <w:sz w:val="40"/>
          <w:szCs w:val="40"/>
        </w:rPr>
      </w:pPr>
      <w:r w:rsidRPr="00A15D9A">
        <w:rPr>
          <w:rFonts w:ascii="Times New Roman" w:hAnsi="Times New Roman" w:cs="Times New Roman"/>
          <w:sz w:val="40"/>
          <w:szCs w:val="40"/>
        </w:rPr>
        <w:br w:type="page"/>
      </w:r>
    </w:p>
    <w:p w14:paraId="7368D313" w14:textId="77777777" w:rsidR="001B0F2F" w:rsidRPr="00A15D9A" w:rsidRDefault="001B0F2F" w:rsidP="001B0F2F">
      <w:pPr>
        <w:jc w:val="center"/>
        <w:rPr>
          <w:sz w:val="72"/>
          <w:szCs w:val="72"/>
        </w:rPr>
      </w:pPr>
      <w:r w:rsidRPr="00A15D9A">
        <w:rPr>
          <w:noProof/>
        </w:rPr>
        <w:lastRenderedPageBreak/>
        <w:drawing>
          <wp:inline distT="0" distB="0" distL="0" distR="0" wp14:anchorId="0609E4D8" wp14:editId="449CD3E3">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17766AFA" w14:textId="4F7985C1" w:rsidR="001B0F2F" w:rsidRPr="00A15D9A" w:rsidRDefault="001B0F2F" w:rsidP="001B0F2F">
      <w:pPr>
        <w:pStyle w:val="Heading1"/>
        <w:jc w:val="center"/>
        <w:rPr>
          <w:rFonts w:ascii="Times New Roman" w:hAnsi="Times New Roman" w:cs="Times New Roman"/>
          <w:sz w:val="72"/>
          <w:szCs w:val="72"/>
        </w:rPr>
      </w:pPr>
      <w:bookmarkStart w:id="4" w:name="_Toc193376145"/>
      <w:r w:rsidRPr="00A15D9A">
        <w:rPr>
          <w:rFonts w:ascii="Times New Roman" w:hAnsi="Times New Roman" w:cs="Times New Roman"/>
          <w:sz w:val="72"/>
          <w:szCs w:val="72"/>
        </w:rPr>
        <w:t>The Golf Blueprint</w:t>
      </w:r>
      <w:bookmarkEnd w:id="4"/>
    </w:p>
    <w:p w14:paraId="34F2C207" w14:textId="77777777" w:rsidR="001B0F2F" w:rsidRDefault="001B0F2F" w:rsidP="001B0F2F">
      <w:pPr>
        <w:pStyle w:val="Title"/>
        <w:ind w:left="360" w:firstLine="0"/>
        <w:jc w:val="center"/>
        <w:rPr>
          <w:rFonts w:ascii="Times New Roman" w:hAnsi="Times New Roman" w:cs="Times New Roman"/>
        </w:rPr>
      </w:pPr>
    </w:p>
    <w:p w14:paraId="600A4BC6" w14:textId="0DDEDA42" w:rsidR="001B0F2F" w:rsidRPr="00A15D9A" w:rsidRDefault="001B0F2F" w:rsidP="001B0F2F">
      <w:pPr>
        <w:pStyle w:val="Title"/>
        <w:ind w:left="360" w:firstLine="0"/>
        <w:jc w:val="center"/>
        <w:rPr>
          <w:rFonts w:ascii="Times New Roman" w:hAnsi="Times New Roman" w:cs="Times New Roman"/>
        </w:rPr>
      </w:pPr>
      <w:r w:rsidRPr="00A15D9A">
        <w:rPr>
          <w:rFonts w:ascii="Times New Roman" w:hAnsi="Times New Roman" w:cs="Times New Roman"/>
        </w:rPr>
        <w:t>A S</w:t>
      </w:r>
      <w:r w:rsidR="00655C6F">
        <w:rPr>
          <w:rFonts w:ascii="Times New Roman" w:hAnsi="Times New Roman" w:cs="Times New Roman"/>
        </w:rPr>
        <w:t>marter</w:t>
      </w:r>
      <w:r w:rsidRPr="00A15D9A">
        <w:rPr>
          <w:rFonts w:ascii="Times New Roman" w:hAnsi="Times New Roman" w:cs="Times New Roman"/>
        </w:rPr>
        <w:t xml:space="preserve"> Way to Play Golf - Driven by Analytics</w:t>
      </w:r>
    </w:p>
    <w:p w14:paraId="41FE7819" w14:textId="77777777" w:rsidR="001B0F2F" w:rsidRDefault="001B0F2F" w:rsidP="0067057F">
      <w:pPr>
        <w:rPr>
          <w:rFonts w:ascii="Times New Roman" w:hAnsi="Times New Roman" w:cs="Times New Roman"/>
          <w:sz w:val="40"/>
          <w:szCs w:val="40"/>
        </w:rPr>
      </w:pPr>
    </w:p>
    <w:p w14:paraId="1BF838C2" w14:textId="77777777" w:rsidR="001B0F2F" w:rsidRDefault="001B0F2F" w:rsidP="0067057F">
      <w:pPr>
        <w:rPr>
          <w:rFonts w:ascii="Times New Roman" w:hAnsi="Times New Roman" w:cs="Times New Roman"/>
          <w:sz w:val="40"/>
          <w:szCs w:val="40"/>
        </w:rPr>
      </w:pPr>
    </w:p>
    <w:p w14:paraId="2C172878" w14:textId="77777777" w:rsidR="001B0F2F" w:rsidRDefault="001B0F2F" w:rsidP="0067057F">
      <w:pPr>
        <w:rPr>
          <w:rFonts w:ascii="Times New Roman" w:hAnsi="Times New Roman" w:cs="Times New Roman"/>
          <w:sz w:val="40"/>
          <w:szCs w:val="40"/>
        </w:rPr>
      </w:pPr>
    </w:p>
    <w:p w14:paraId="157D55D4" w14:textId="77777777" w:rsidR="001B0F2F" w:rsidRDefault="001B0F2F" w:rsidP="0067057F">
      <w:pPr>
        <w:rPr>
          <w:rFonts w:ascii="Times New Roman" w:hAnsi="Times New Roman" w:cs="Times New Roman"/>
          <w:sz w:val="40"/>
          <w:szCs w:val="40"/>
        </w:rPr>
      </w:pPr>
    </w:p>
    <w:p w14:paraId="69C69FD6" w14:textId="77777777" w:rsidR="001B0F2F" w:rsidRDefault="001B0F2F" w:rsidP="0067057F">
      <w:pPr>
        <w:rPr>
          <w:rFonts w:ascii="Times New Roman" w:hAnsi="Times New Roman" w:cs="Times New Roman"/>
          <w:sz w:val="40"/>
          <w:szCs w:val="40"/>
        </w:rPr>
      </w:pPr>
    </w:p>
    <w:p w14:paraId="7827CABA" w14:textId="77777777" w:rsidR="001B0F2F" w:rsidRDefault="001B0F2F" w:rsidP="0067057F">
      <w:pPr>
        <w:rPr>
          <w:rFonts w:ascii="Times New Roman" w:hAnsi="Times New Roman" w:cs="Times New Roman"/>
          <w:sz w:val="40"/>
          <w:szCs w:val="40"/>
        </w:rPr>
      </w:pPr>
    </w:p>
    <w:p w14:paraId="08745EE3" w14:textId="77777777" w:rsidR="001B0F2F" w:rsidRPr="00A15D9A" w:rsidRDefault="001B0F2F" w:rsidP="004E0ACD">
      <w:pPr>
        <w:ind w:firstLine="0"/>
        <w:rPr>
          <w:rFonts w:ascii="Times New Roman" w:hAnsi="Times New Roman" w:cs="Times New Roman"/>
          <w:sz w:val="40"/>
          <w:szCs w:val="40"/>
        </w:rPr>
      </w:pPr>
    </w:p>
    <w:sdt>
      <w:sdtPr>
        <w:rPr>
          <w:rFonts w:ascii="Times New Roman" w:eastAsiaTheme="minorEastAsia" w:hAnsi="Times New Roman" w:cs="Times New Roman"/>
          <w:b w:val="0"/>
          <w:i/>
          <w:iCs/>
          <w:color w:val="auto"/>
          <w:sz w:val="22"/>
          <w:szCs w:val="22"/>
        </w:rPr>
        <w:id w:val="-125634352"/>
        <w:docPartObj>
          <w:docPartGallery w:val="Table of Contents"/>
          <w:docPartUnique/>
        </w:docPartObj>
      </w:sdtPr>
      <w:sdtEndPr>
        <w:rPr>
          <w:i w:val="0"/>
          <w:iCs w:val="0"/>
          <w:noProof/>
          <w:sz w:val="24"/>
          <w:szCs w:val="24"/>
        </w:rPr>
      </w:sdtEndPr>
      <w:sdtContent>
        <w:p w14:paraId="3A096EC8" w14:textId="77777777" w:rsidR="0067057F" w:rsidRPr="00192B29" w:rsidRDefault="0067057F" w:rsidP="0067057F">
          <w:pPr>
            <w:pStyle w:val="TOCHeading"/>
            <w:rPr>
              <w:rFonts w:ascii="Times New Roman" w:hAnsi="Times New Roman" w:cs="Times New Roman"/>
              <w:sz w:val="24"/>
              <w:szCs w:val="24"/>
            </w:rPr>
          </w:pPr>
          <w:r w:rsidRPr="00192B29">
            <w:rPr>
              <w:rFonts w:ascii="Times New Roman" w:hAnsi="Times New Roman" w:cs="Times New Roman"/>
              <w:sz w:val="24"/>
              <w:szCs w:val="24"/>
            </w:rPr>
            <w:t>Table of Contents</w:t>
          </w:r>
        </w:p>
        <w:p w14:paraId="5B573026" w14:textId="0F81CE68" w:rsidR="001B0F2F" w:rsidRPr="00192B29" w:rsidRDefault="0067057F">
          <w:pPr>
            <w:pStyle w:val="TOC1"/>
            <w:tabs>
              <w:tab w:val="right" w:leader="dot" w:pos="9016"/>
            </w:tabs>
            <w:rPr>
              <w:rFonts w:ascii="Times New Roman" w:hAnsi="Times New Roman" w:cs="Times New Roman"/>
              <w:noProof/>
              <w:kern w:val="2"/>
              <w:sz w:val="24"/>
              <w:szCs w:val="24"/>
              <w:lang w:eastAsia="en-GB"/>
              <w14:ligatures w14:val="standardContextual"/>
            </w:rPr>
          </w:pPr>
          <w:r w:rsidRPr="00192B29">
            <w:rPr>
              <w:rFonts w:ascii="Times New Roman" w:hAnsi="Times New Roman" w:cs="Times New Roman"/>
              <w:b/>
              <w:bCs/>
              <w:i/>
              <w:iCs/>
              <w:sz w:val="24"/>
              <w:szCs w:val="24"/>
            </w:rPr>
            <w:fldChar w:fldCharType="begin"/>
          </w:r>
          <w:r w:rsidRPr="00192B29">
            <w:rPr>
              <w:rFonts w:ascii="Times New Roman" w:hAnsi="Times New Roman" w:cs="Times New Roman"/>
              <w:sz w:val="24"/>
              <w:szCs w:val="24"/>
            </w:rPr>
            <w:instrText xml:space="preserve"> TOC \o "1-3" \h \z \u </w:instrText>
          </w:r>
          <w:r w:rsidRPr="00192B29">
            <w:rPr>
              <w:rFonts w:ascii="Times New Roman" w:hAnsi="Times New Roman" w:cs="Times New Roman"/>
              <w:b/>
              <w:bCs/>
              <w:i/>
              <w:iCs/>
              <w:sz w:val="24"/>
              <w:szCs w:val="24"/>
            </w:rPr>
            <w:fldChar w:fldCharType="separate"/>
          </w:r>
          <w:hyperlink w:anchor="_Toc193376145" w:history="1">
            <w:r w:rsidR="001B0F2F" w:rsidRPr="00192B29">
              <w:rPr>
                <w:rStyle w:val="Hyperlink"/>
                <w:rFonts w:ascii="Times New Roman" w:hAnsi="Times New Roman" w:cs="Times New Roman"/>
                <w:noProof/>
                <w:sz w:val="24"/>
                <w:szCs w:val="24"/>
              </w:rPr>
              <w:t>The Golf Blueprint</w:t>
            </w:r>
            <w:r w:rsidR="001B0F2F" w:rsidRPr="00192B29">
              <w:rPr>
                <w:rFonts w:ascii="Times New Roman" w:hAnsi="Times New Roman" w:cs="Times New Roman"/>
                <w:noProof/>
                <w:webHidden/>
                <w:sz w:val="24"/>
                <w:szCs w:val="24"/>
              </w:rPr>
              <w:tab/>
            </w:r>
            <w:r w:rsidR="001B0F2F" w:rsidRPr="00192B29">
              <w:rPr>
                <w:rFonts w:ascii="Times New Roman" w:hAnsi="Times New Roman" w:cs="Times New Roman"/>
                <w:noProof/>
                <w:webHidden/>
                <w:sz w:val="24"/>
                <w:szCs w:val="24"/>
              </w:rPr>
              <w:fldChar w:fldCharType="begin"/>
            </w:r>
            <w:r w:rsidR="001B0F2F" w:rsidRPr="00192B29">
              <w:rPr>
                <w:rFonts w:ascii="Times New Roman" w:hAnsi="Times New Roman" w:cs="Times New Roman"/>
                <w:noProof/>
                <w:webHidden/>
                <w:sz w:val="24"/>
                <w:szCs w:val="24"/>
              </w:rPr>
              <w:instrText xml:space="preserve"> PAGEREF _Toc193376145 \h </w:instrText>
            </w:r>
            <w:r w:rsidR="001B0F2F" w:rsidRPr="00192B29">
              <w:rPr>
                <w:rFonts w:ascii="Times New Roman" w:hAnsi="Times New Roman" w:cs="Times New Roman"/>
                <w:noProof/>
                <w:webHidden/>
                <w:sz w:val="24"/>
                <w:szCs w:val="24"/>
              </w:rPr>
            </w:r>
            <w:r w:rsidR="001B0F2F" w:rsidRPr="00192B29">
              <w:rPr>
                <w:rFonts w:ascii="Times New Roman" w:hAnsi="Times New Roman" w:cs="Times New Roman"/>
                <w:noProof/>
                <w:webHidden/>
                <w:sz w:val="24"/>
                <w:szCs w:val="24"/>
              </w:rPr>
              <w:fldChar w:fldCharType="separate"/>
            </w:r>
            <w:r w:rsidR="001B0F2F" w:rsidRPr="00192B29">
              <w:rPr>
                <w:rFonts w:ascii="Times New Roman" w:hAnsi="Times New Roman" w:cs="Times New Roman"/>
                <w:noProof/>
                <w:webHidden/>
                <w:sz w:val="24"/>
                <w:szCs w:val="24"/>
              </w:rPr>
              <w:t>2</w:t>
            </w:r>
            <w:r w:rsidR="001B0F2F" w:rsidRPr="00192B29">
              <w:rPr>
                <w:rFonts w:ascii="Times New Roman" w:hAnsi="Times New Roman" w:cs="Times New Roman"/>
                <w:noProof/>
                <w:webHidden/>
                <w:sz w:val="24"/>
                <w:szCs w:val="24"/>
              </w:rPr>
              <w:fldChar w:fldCharType="end"/>
            </w:r>
          </w:hyperlink>
        </w:p>
        <w:p w14:paraId="3ADEF92C" w14:textId="607491BC"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6" w:history="1">
            <w:r w:rsidRPr="00192B29">
              <w:rPr>
                <w:rStyle w:val="Hyperlink"/>
                <w:rFonts w:ascii="Times New Roman" w:hAnsi="Times New Roman" w:cs="Times New Roman"/>
                <w:noProof/>
                <w:sz w:val="24"/>
                <w:szCs w:val="24"/>
              </w:rPr>
              <w:t>Glossar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6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4</w:t>
            </w:r>
            <w:r w:rsidRPr="00192B29">
              <w:rPr>
                <w:rFonts w:ascii="Times New Roman" w:hAnsi="Times New Roman" w:cs="Times New Roman"/>
                <w:noProof/>
                <w:webHidden/>
                <w:sz w:val="24"/>
                <w:szCs w:val="24"/>
              </w:rPr>
              <w:fldChar w:fldCharType="end"/>
            </w:r>
          </w:hyperlink>
        </w:p>
        <w:p w14:paraId="1709DEE2" w14:textId="5EC93A0D"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7" w:history="1">
            <w:r w:rsidRPr="00192B29">
              <w:rPr>
                <w:rStyle w:val="Hyperlink"/>
                <w:rFonts w:ascii="Times New Roman" w:hAnsi="Times New Roman" w:cs="Times New Roman"/>
                <w:noProof/>
                <w:sz w:val="24"/>
                <w:szCs w:val="24"/>
              </w:rPr>
              <w:t>Introduction</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7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70B84C08" w14:textId="6F568CC5"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8" w:history="1">
            <w:r w:rsidRPr="00192B29">
              <w:rPr>
                <w:rStyle w:val="Hyperlink"/>
                <w:rFonts w:ascii="Times New Roman" w:hAnsi="Times New Roman" w:cs="Times New Roman"/>
                <w:noProof/>
                <w:sz w:val="24"/>
                <w:szCs w:val="24"/>
              </w:rPr>
              <w:t>Problem Statement</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8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6949B721" w14:textId="2BA9A880"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9" w:history="1">
            <w:r w:rsidRPr="00192B29">
              <w:rPr>
                <w:rStyle w:val="Hyperlink"/>
                <w:rFonts w:ascii="Times New Roman" w:hAnsi="Times New Roman" w:cs="Times New Roman"/>
                <w:noProof/>
                <w:sz w:val="24"/>
                <w:szCs w:val="24"/>
              </w:rPr>
              <w:t>Project Aims and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9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4C03604D" w14:textId="354E029E"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0" w:history="1">
            <w:r w:rsidRPr="00192B29">
              <w:rPr>
                <w:rStyle w:val="Hyperlink"/>
                <w:rFonts w:ascii="Times New Roman" w:hAnsi="Times New Roman" w:cs="Times New Roman"/>
                <w:noProof/>
                <w:sz w:val="24"/>
                <w:szCs w:val="24"/>
              </w:rPr>
              <w:t>Specific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0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389258B8" w14:textId="519C79E6"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1" w:history="1">
            <w:r w:rsidRPr="00192B29">
              <w:rPr>
                <w:rStyle w:val="Hyperlink"/>
                <w:rFonts w:ascii="Times New Roman" w:hAnsi="Times New Roman" w:cs="Times New Roman"/>
                <w:noProof/>
                <w:sz w:val="24"/>
                <w:szCs w:val="24"/>
              </w:rPr>
              <w:t>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1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61625027" w14:textId="2928F5D4"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2" w:history="1">
            <w:r w:rsidRPr="00192B29">
              <w:rPr>
                <w:rStyle w:val="Hyperlink"/>
                <w:rFonts w:ascii="Times New Roman" w:hAnsi="Times New Roman" w:cs="Times New Roman"/>
                <w:noProof/>
                <w:sz w:val="24"/>
                <w:szCs w:val="24"/>
              </w:rPr>
              <w:t>Agile 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2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13A9C2AF" w14:textId="51A7470B"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3" w:history="1">
            <w:r w:rsidRPr="00192B29">
              <w:rPr>
                <w:rStyle w:val="Hyperlink"/>
                <w:rFonts w:ascii="Times New Roman" w:hAnsi="Times New Roman" w:cs="Times New Roman"/>
                <w:noProof/>
                <w:sz w:val="24"/>
                <w:szCs w:val="24"/>
              </w:rPr>
              <w:t>Risks and Mitigation Strategi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3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9</w:t>
            </w:r>
            <w:r w:rsidRPr="00192B29">
              <w:rPr>
                <w:rFonts w:ascii="Times New Roman" w:hAnsi="Times New Roman" w:cs="Times New Roman"/>
                <w:noProof/>
                <w:webHidden/>
                <w:sz w:val="24"/>
                <w:szCs w:val="24"/>
              </w:rPr>
              <w:fldChar w:fldCharType="end"/>
            </w:r>
          </w:hyperlink>
        </w:p>
        <w:p w14:paraId="729E773B" w14:textId="6E35F908"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4" w:history="1">
            <w:r w:rsidRPr="00192B29">
              <w:rPr>
                <w:rStyle w:val="Hyperlink"/>
                <w:rFonts w:ascii="Times New Roman" w:hAnsi="Times New Roman" w:cs="Times New Roman"/>
                <w:noProof/>
                <w:sz w:val="24"/>
                <w:szCs w:val="24"/>
              </w:rPr>
              <w:t>Project Research</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4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1</w:t>
            </w:r>
            <w:r w:rsidRPr="00192B29">
              <w:rPr>
                <w:rFonts w:ascii="Times New Roman" w:hAnsi="Times New Roman" w:cs="Times New Roman"/>
                <w:noProof/>
                <w:webHidden/>
                <w:sz w:val="24"/>
                <w:szCs w:val="24"/>
              </w:rPr>
              <w:fldChar w:fldCharType="end"/>
            </w:r>
          </w:hyperlink>
        </w:p>
        <w:p w14:paraId="44511376" w14:textId="52291E6F"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5" w:history="1">
            <w:r w:rsidRPr="00192B29">
              <w:rPr>
                <w:rStyle w:val="Hyperlink"/>
                <w:rFonts w:ascii="Times New Roman" w:hAnsi="Times New Roman" w:cs="Times New Roman"/>
                <w:noProof/>
                <w:sz w:val="24"/>
                <w:szCs w:val="24"/>
              </w:rPr>
              <w:t>Referenc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5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3</w:t>
            </w:r>
            <w:r w:rsidRPr="00192B29">
              <w:rPr>
                <w:rFonts w:ascii="Times New Roman" w:hAnsi="Times New Roman" w:cs="Times New Roman"/>
                <w:noProof/>
                <w:webHidden/>
                <w:sz w:val="24"/>
                <w:szCs w:val="24"/>
              </w:rPr>
              <w:fldChar w:fldCharType="end"/>
            </w:r>
          </w:hyperlink>
        </w:p>
        <w:p w14:paraId="2FE2A4B5" w14:textId="7564679C" w:rsidR="0067057F" w:rsidRPr="00192B29" w:rsidRDefault="0067057F" w:rsidP="0067057F">
          <w:pPr>
            <w:rPr>
              <w:rFonts w:ascii="Times New Roman" w:hAnsi="Times New Roman" w:cs="Times New Roman"/>
              <w:sz w:val="24"/>
              <w:szCs w:val="24"/>
            </w:rPr>
          </w:pPr>
          <w:r w:rsidRPr="00192B29">
            <w:rPr>
              <w:rFonts w:ascii="Times New Roman" w:hAnsi="Times New Roman" w:cs="Times New Roman"/>
              <w:sz w:val="24"/>
              <w:szCs w:val="24"/>
            </w:rPr>
            <w:fldChar w:fldCharType="end"/>
          </w:r>
        </w:p>
      </w:sdtContent>
    </w:sdt>
    <w:p w14:paraId="24D58FD8" w14:textId="77777777" w:rsidR="0067057F" w:rsidRPr="00192B29" w:rsidRDefault="0067057F" w:rsidP="0067057F">
      <w:pPr>
        <w:pStyle w:val="Heading1"/>
        <w:rPr>
          <w:rFonts w:ascii="Times New Roman" w:hAnsi="Times New Roman" w:cs="Times New Roman"/>
          <w:sz w:val="24"/>
          <w:szCs w:val="24"/>
        </w:rPr>
      </w:pPr>
    </w:p>
    <w:p w14:paraId="2FFC0E03" w14:textId="77777777" w:rsidR="0067057F" w:rsidRPr="00192B29" w:rsidRDefault="0067057F" w:rsidP="0067057F">
      <w:pPr>
        <w:pStyle w:val="Heading1"/>
        <w:rPr>
          <w:rFonts w:ascii="Times New Roman" w:hAnsi="Times New Roman" w:cs="Times New Roman"/>
          <w:sz w:val="24"/>
          <w:szCs w:val="24"/>
        </w:rPr>
      </w:pPr>
    </w:p>
    <w:p w14:paraId="73B259EF" w14:textId="77777777" w:rsidR="0067057F" w:rsidRPr="00192B29" w:rsidRDefault="0067057F" w:rsidP="0067057F">
      <w:pPr>
        <w:pStyle w:val="Heading1"/>
        <w:rPr>
          <w:rFonts w:ascii="Times New Roman" w:hAnsi="Times New Roman" w:cs="Times New Roman"/>
          <w:sz w:val="24"/>
          <w:szCs w:val="24"/>
        </w:rPr>
      </w:pPr>
    </w:p>
    <w:p w14:paraId="1C5781EB" w14:textId="77777777" w:rsidR="0067057F" w:rsidRPr="00192B29" w:rsidRDefault="0067057F" w:rsidP="004E0ACD">
      <w:pPr>
        <w:pStyle w:val="Heading1"/>
        <w:ind w:firstLine="0"/>
        <w:rPr>
          <w:rFonts w:ascii="Times New Roman" w:hAnsi="Times New Roman" w:cs="Times New Roman"/>
          <w:sz w:val="24"/>
          <w:szCs w:val="24"/>
        </w:rPr>
      </w:pPr>
    </w:p>
    <w:p w14:paraId="2D70BFEC" w14:textId="48BEF126" w:rsidR="004E0ACD" w:rsidRPr="00192B29" w:rsidRDefault="004E0ACD" w:rsidP="61319E94">
      <w:pPr>
        <w:rPr>
          <w:rFonts w:ascii="Times New Roman" w:hAnsi="Times New Roman" w:cs="Times New Roman"/>
          <w:sz w:val="24"/>
          <w:szCs w:val="24"/>
        </w:rPr>
      </w:pPr>
    </w:p>
    <w:p w14:paraId="5C13020D" w14:textId="77777777" w:rsidR="00655C6F" w:rsidRPr="00192B29" w:rsidRDefault="00655C6F" w:rsidP="61319E94">
      <w:pPr>
        <w:rPr>
          <w:rFonts w:ascii="Times New Roman" w:hAnsi="Times New Roman" w:cs="Times New Roman"/>
          <w:sz w:val="24"/>
          <w:szCs w:val="24"/>
        </w:rPr>
      </w:pPr>
    </w:p>
    <w:p w14:paraId="2D0AC23A" w14:textId="77777777" w:rsidR="00151CC6" w:rsidRPr="00192B29" w:rsidRDefault="00151CC6" w:rsidP="61319E94">
      <w:pPr>
        <w:rPr>
          <w:rFonts w:ascii="Times New Roman" w:hAnsi="Times New Roman" w:cs="Times New Roman"/>
          <w:sz w:val="24"/>
          <w:szCs w:val="24"/>
        </w:rPr>
      </w:pPr>
    </w:p>
    <w:p w14:paraId="6FFA3C79" w14:textId="77777777" w:rsidR="00E310F3" w:rsidRDefault="00E310F3" w:rsidP="61319E94">
      <w:pPr>
        <w:pStyle w:val="Heading1"/>
        <w:rPr>
          <w:rFonts w:ascii="Times New Roman" w:hAnsi="Times New Roman" w:cs="Times New Roman"/>
          <w:sz w:val="24"/>
          <w:szCs w:val="24"/>
        </w:rPr>
      </w:pPr>
      <w:bookmarkStart w:id="5" w:name="_Toc193376146"/>
    </w:p>
    <w:p w14:paraId="35FCF692" w14:textId="42667744" w:rsidR="0067057F" w:rsidRPr="00192B29" w:rsidRDefault="0067057F" w:rsidP="61319E94">
      <w:pPr>
        <w:pStyle w:val="Heading1"/>
        <w:rPr>
          <w:rFonts w:ascii="Times New Roman" w:hAnsi="Times New Roman" w:cs="Times New Roman"/>
          <w:sz w:val="24"/>
          <w:szCs w:val="24"/>
        </w:rPr>
      </w:pPr>
      <w:r w:rsidRPr="00192B29">
        <w:rPr>
          <w:rFonts w:ascii="Times New Roman" w:hAnsi="Times New Roman" w:cs="Times New Roman"/>
          <w:sz w:val="24"/>
          <w:szCs w:val="24"/>
        </w:rPr>
        <w:t>Glossary</w:t>
      </w:r>
      <w:bookmarkEnd w:id="5"/>
    </w:p>
    <w:p w14:paraId="6D73C8D1" w14:textId="77777777" w:rsidR="00151CC6" w:rsidRPr="00192B29" w:rsidRDefault="00151CC6" w:rsidP="00151CC6">
      <w:pPr>
        <w:rPr>
          <w:rFonts w:ascii="Times New Roman" w:hAnsi="Times New Roman" w:cs="Times New Roman"/>
          <w:sz w:val="24"/>
          <w:szCs w:val="24"/>
        </w:rPr>
      </w:pPr>
    </w:p>
    <w:p w14:paraId="448BFEF4"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Course Management - </w:t>
      </w:r>
      <w:r w:rsidRPr="00192B29">
        <w:rPr>
          <w:rFonts w:ascii="Times New Roman" w:hAnsi="Times New Roman" w:cs="Times New Roman"/>
          <w:sz w:val="24"/>
          <w:szCs w:val="24"/>
        </w:rP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Green - </w:t>
      </w:r>
      <w:r w:rsidRPr="00192B29">
        <w:rPr>
          <w:rFonts w:ascii="Times New Roman" w:hAnsi="Times New Roman" w:cs="Times New Roman"/>
          <w:sz w:val="24"/>
          <w:szCs w:val="24"/>
        </w:rPr>
        <w:t>The closely mown area of grass between the tee and the green, providing the most advantageous position for the next shot.</w:t>
      </w:r>
    </w:p>
    <w:p w14:paraId="7FE6145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Approach Shot - </w:t>
      </w:r>
      <w:r w:rsidRPr="00192B29">
        <w:rPr>
          <w:rFonts w:ascii="Times New Roman" w:hAnsi="Times New Roman" w:cs="Times New Roman"/>
          <w:sz w:val="24"/>
          <w:szCs w:val="24"/>
        </w:rPr>
        <w:t>A golf shot played toward the green, typically from a distance of 50-200 yards from the hole.</w:t>
      </w:r>
    </w:p>
    <w:p w14:paraId="3C0F004C" w14:textId="2485BDEB" w:rsidR="0067057F" w:rsidRPr="00192B29" w:rsidRDefault="0067057F" w:rsidP="61319E94">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Fairway - </w:t>
      </w:r>
      <w:r w:rsidRPr="00192B29">
        <w:rPr>
          <w:rFonts w:ascii="Times New Roman" w:hAnsi="Times New Roman" w:cs="Times New Roman"/>
          <w:sz w:val="24"/>
          <w:szCs w:val="24"/>
        </w:rPr>
        <w:t xml:space="preserve">The closely mown area of grass between the tee and the green, </w:t>
      </w:r>
      <w:r w:rsidR="00BE10DC">
        <w:rPr>
          <w:rFonts w:ascii="Times New Roman" w:hAnsi="Times New Roman" w:cs="Times New Roman"/>
          <w:sz w:val="24"/>
          <w:szCs w:val="24"/>
        </w:rPr>
        <w:t xml:space="preserve">generally </w:t>
      </w:r>
      <w:r w:rsidRPr="00192B29">
        <w:rPr>
          <w:rFonts w:ascii="Times New Roman" w:hAnsi="Times New Roman" w:cs="Times New Roman"/>
          <w:sz w:val="24"/>
          <w:szCs w:val="24"/>
        </w:rPr>
        <w:t>providing the most advantageous position for the next shot.</w:t>
      </w:r>
    </w:p>
    <w:p w14:paraId="3A9D6090" w14:textId="61A32F2D" w:rsidR="0067057F" w:rsidRPr="00192B29" w:rsidRDefault="0067057F" w:rsidP="61319E94">
      <w:pPr>
        <w:pStyle w:val="Heading1"/>
        <w:rPr>
          <w:rFonts w:ascii="Times New Roman" w:hAnsi="Times New Roman" w:cs="Times New Roman"/>
          <w:sz w:val="24"/>
          <w:szCs w:val="24"/>
        </w:rPr>
      </w:pPr>
    </w:p>
    <w:p w14:paraId="224BBEEF" w14:textId="10F5D68A" w:rsidR="0067057F" w:rsidRPr="00192B29" w:rsidRDefault="0067057F" w:rsidP="61319E94">
      <w:pPr>
        <w:rPr>
          <w:rFonts w:ascii="Times New Roman" w:hAnsi="Times New Roman" w:cs="Times New Roman"/>
          <w:sz w:val="24"/>
          <w:szCs w:val="24"/>
        </w:rPr>
      </w:pPr>
    </w:p>
    <w:p w14:paraId="2B8DD41A" w14:textId="4ED35A24" w:rsidR="0067057F" w:rsidRPr="00192B29" w:rsidRDefault="0067057F" w:rsidP="61319E94">
      <w:pPr>
        <w:rPr>
          <w:rFonts w:ascii="Times New Roman" w:hAnsi="Times New Roman" w:cs="Times New Roman"/>
          <w:sz w:val="24"/>
          <w:szCs w:val="24"/>
        </w:rPr>
      </w:pPr>
    </w:p>
    <w:p w14:paraId="7C524A99" w14:textId="1DC131B6" w:rsidR="0067057F" w:rsidRPr="00192B29" w:rsidRDefault="0067057F" w:rsidP="61319E94">
      <w:pPr>
        <w:rPr>
          <w:rFonts w:ascii="Times New Roman" w:hAnsi="Times New Roman" w:cs="Times New Roman"/>
          <w:sz w:val="24"/>
          <w:szCs w:val="24"/>
        </w:rPr>
      </w:pPr>
    </w:p>
    <w:p w14:paraId="08331418" w14:textId="1D62C589" w:rsidR="0067057F" w:rsidRPr="00192B29" w:rsidRDefault="0067057F" w:rsidP="61319E94">
      <w:pPr>
        <w:rPr>
          <w:rFonts w:ascii="Times New Roman" w:hAnsi="Times New Roman" w:cs="Times New Roman"/>
          <w:sz w:val="24"/>
          <w:szCs w:val="24"/>
        </w:rPr>
      </w:pPr>
    </w:p>
    <w:p w14:paraId="0A315B18" w14:textId="7FB2817F" w:rsidR="0067057F" w:rsidRPr="00192B29" w:rsidRDefault="0067057F" w:rsidP="61319E94">
      <w:pPr>
        <w:rPr>
          <w:rFonts w:ascii="Times New Roman" w:hAnsi="Times New Roman" w:cs="Times New Roman"/>
          <w:sz w:val="24"/>
          <w:szCs w:val="24"/>
        </w:rPr>
      </w:pPr>
    </w:p>
    <w:p w14:paraId="20D5B195" w14:textId="5A88F7B2" w:rsidR="0067057F" w:rsidRPr="00192B29" w:rsidRDefault="0067057F" w:rsidP="61319E94">
      <w:pPr>
        <w:rPr>
          <w:rFonts w:ascii="Times New Roman" w:hAnsi="Times New Roman" w:cs="Times New Roman"/>
          <w:sz w:val="24"/>
          <w:szCs w:val="24"/>
        </w:rPr>
      </w:pPr>
    </w:p>
    <w:p w14:paraId="39FBEB9B" w14:textId="77777777" w:rsidR="005417B5" w:rsidRPr="00192B29" w:rsidRDefault="005417B5" w:rsidP="61319E94">
      <w:pPr>
        <w:rPr>
          <w:rFonts w:ascii="Times New Roman" w:hAnsi="Times New Roman" w:cs="Times New Roman"/>
          <w:sz w:val="24"/>
          <w:szCs w:val="24"/>
        </w:rPr>
      </w:pPr>
    </w:p>
    <w:p w14:paraId="289AFD18" w14:textId="77777777" w:rsidR="00151CC6" w:rsidRPr="00192B29" w:rsidRDefault="00151CC6" w:rsidP="61319E94">
      <w:pPr>
        <w:rPr>
          <w:rFonts w:ascii="Times New Roman" w:hAnsi="Times New Roman" w:cs="Times New Roman"/>
          <w:sz w:val="24"/>
          <w:szCs w:val="24"/>
        </w:rPr>
      </w:pPr>
    </w:p>
    <w:p w14:paraId="109190C7" w14:textId="5637508E" w:rsidR="0067057F" w:rsidRPr="00192B29" w:rsidRDefault="00E310F3" w:rsidP="0067057F">
      <w:pPr>
        <w:pStyle w:val="Heading1"/>
        <w:rPr>
          <w:rFonts w:ascii="Times New Roman" w:hAnsi="Times New Roman" w:cs="Times New Roman"/>
          <w:sz w:val="24"/>
          <w:szCs w:val="24"/>
        </w:rPr>
      </w:pPr>
      <w:bookmarkStart w:id="6" w:name="_Toc193376147"/>
      <w:r>
        <w:rPr>
          <w:rFonts w:ascii="Times New Roman" w:hAnsi="Times New Roman" w:cs="Times New Roman"/>
          <w:sz w:val="24"/>
          <w:szCs w:val="24"/>
        </w:rPr>
        <w:t xml:space="preserve">1. </w:t>
      </w:r>
      <w:r w:rsidR="0067057F" w:rsidRPr="00192B29">
        <w:rPr>
          <w:rFonts w:ascii="Times New Roman" w:hAnsi="Times New Roman" w:cs="Times New Roman"/>
          <w:sz w:val="24"/>
          <w:szCs w:val="24"/>
        </w:rPr>
        <w:t>Introduction</w:t>
      </w:r>
      <w:bookmarkEnd w:id="6"/>
    </w:p>
    <w:p w14:paraId="36CEABE1" w14:textId="3F9F1D64" w:rsidR="0067057F" w:rsidRPr="00192B29" w:rsidRDefault="00E310F3" w:rsidP="61319E94">
      <w:pPr>
        <w:pStyle w:val="Heading2"/>
        <w:spacing w:before="360"/>
        <w:rPr>
          <w:rFonts w:ascii="Times New Roman" w:hAnsi="Times New Roman" w:cs="Times New Roman"/>
          <w:sz w:val="24"/>
          <w:szCs w:val="24"/>
        </w:rPr>
      </w:pPr>
      <w:bookmarkStart w:id="7" w:name="_Toc193376148"/>
      <w:r>
        <w:rPr>
          <w:rFonts w:ascii="Times New Roman" w:hAnsi="Times New Roman" w:cs="Times New Roman"/>
          <w:sz w:val="24"/>
          <w:szCs w:val="24"/>
        </w:rPr>
        <w:t xml:space="preserve">1.1 </w:t>
      </w:r>
      <w:r w:rsidR="0067057F" w:rsidRPr="00192B29">
        <w:rPr>
          <w:rFonts w:ascii="Times New Roman" w:hAnsi="Times New Roman" w:cs="Times New Roman"/>
          <w:sz w:val="24"/>
          <w:szCs w:val="24"/>
        </w:rPr>
        <w:t>Problem Statement</w:t>
      </w:r>
      <w:bookmarkEnd w:id="7"/>
    </w:p>
    <w:p w14:paraId="6236A738" w14:textId="77777777" w:rsidR="00151CC6" w:rsidRPr="00192B29" w:rsidRDefault="00151CC6" w:rsidP="00151CC6">
      <w:pPr>
        <w:rPr>
          <w:rFonts w:ascii="Times New Roman" w:hAnsi="Times New Roman" w:cs="Times New Roman"/>
          <w:sz w:val="24"/>
          <w:szCs w:val="24"/>
        </w:rPr>
      </w:pPr>
    </w:p>
    <w:p w14:paraId="31A4B60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G</w:t>
      </w:r>
      <w:r w:rsidRPr="00192B29">
        <w:rPr>
          <w:rFonts w:ascii="Times New Roman" w:eastAsia="Aptos" w:hAnsi="Times New Roman" w:cs="Times New Roman"/>
          <w:sz w:val="24"/>
          <w:szCs w:val="24"/>
        </w:rPr>
        <w:t>olf has a significant global presence with over 42.7 million players worldwide (The R&amp;A, 2024), making it one of the most popular sports in the world. Whether you are a professional golfer touring the world, or an amateur who plays socially on the weekends, the player base faces a common challenge: the complexity of ‘course management’ and its impact on being able to shoot a good score. Amateur players often lack structured guidance, or the knowledge required for making strategic decisions during their rounds, which I believe creates a gap in the market for The Golf Blueprint to become an innovation in amateur golfers’ improvement.</w:t>
      </w:r>
      <w:r w:rsidRPr="00192B29">
        <w:rPr>
          <w:rFonts w:ascii="Times New Roman" w:hAnsi="Times New Roman" w:cs="Times New Roman"/>
          <w:sz w:val="24"/>
          <w:szCs w:val="24"/>
        </w:rPr>
        <w:t xml:space="preserve"> </w:t>
      </w:r>
    </w:p>
    <w:p w14:paraId="16E8C600" w14:textId="28E3D6D8"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Having played golf for 13 years and achieved a handicap of 3, I have experienced firsthand the evolution from novice to skilled amateur player. My own dedication to improvement over a long span of time has provided unique insights into how course management influences performance across different skill levels. </w:t>
      </w:r>
      <w:r w:rsidR="00DD4AE6">
        <w:rPr>
          <w:rFonts w:ascii="Times New Roman" w:eastAsia="Aptos" w:hAnsi="Times New Roman" w:cs="Times New Roman"/>
          <w:sz w:val="24"/>
          <w:szCs w:val="24"/>
        </w:rPr>
        <w:t>My</w:t>
      </w:r>
      <w:r w:rsidRPr="00192B29">
        <w:rPr>
          <w:rFonts w:ascii="Times New Roman" w:eastAsia="Aptos" w:hAnsi="Times New Roman" w:cs="Times New Roman"/>
          <w:sz w:val="24"/>
          <w:szCs w:val="24"/>
        </w:rPr>
        <w:t xml:space="preserve"> experience has revealed a crucial observation: while technical skills are important, strategic course management is often the most important factor in whether a golfer is able to shoot a good score. </w:t>
      </w:r>
      <w:r w:rsidRPr="00192B29">
        <w:rPr>
          <w:rFonts w:ascii="Times New Roman" w:hAnsi="Times New Roman" w:cs="Times New Roman"/>
          <w:sz w:val="24"/>
          <w:szCs w:val="24"/>
        </w:rPr>
        <w:t>Golf at all skill levels is a game of misses. Nobody can hit a ‘perfect’ shot every time, so managing where you ‘miss’ your shots is essential</w:t>
      </w:r>
      <w:r w:rsidR="00DD4AE6">
        <w:rPr>
          <w:rFonts w:ascii="Times New Roman" w:hAnsi="Times New Roman" w:cs="Times New Roman"/>
          <w:sz w:val="24"/>
          <w:szCs w:val="24"/>
        </w:rPr>
        <w:t>.</w:t>
      </w:r>
    </w:p>
    <w:p w14:paraId="7B00A718" w14:textId="77777777"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The </w:t>
      </w:r>
      <w:proofErr w:type="spellStart"/>
      <w:r w:rsidRPr="00192B29">
        <w:rPr>
          <w:rFonts w:ascii="Times New Roman" w:eastAsia="Aptos" w:hAnsi="Times New Roman" w:cs="Times New Roman"/>
          <w:sz w:val="24"/>
          <w:szCs w:val="24"/>
        </w:rPr>
        <w:t>Kendleshire</w:t>
      </w:r>
      <w:proofErr w:type="spellEnd"/>
      <w:r w:rsidRPr="00192B29">
        <w:rPr>
          <w:rFonts w:ascii="Times New Roman" w:eastAsia="Aptos" w:hAnsi="Times New Roman" w:cs="Times New Roman"/>
          <w:sz w:val="24"/>
          <w:szCs w:val="24"/>
        </w:rPr>
        <w:t xml:space="preserve"> Golf Club, where I have been a member for four years, provides a clear example of this importance.</w:t>
      </w:r>
      <w:r w:rsidRPr="00192B29">
        <w:rPr>
          <w:rFonts w:ascii="Times New Roman" w:hAnsi="Times New Roman" w:cs="Times New Roman"/>
          <w:sz w:val="24"/>
          <w:szCs w:val="24"/>
        </w:rPr>
        <w:t xml:space="preserve"> I have gradually begun to notice subtle trends about each of the 18 holes there. For example, if a player misses the green to the left-hand side of the second hole with their approach shot, they will typically get a higher score on that hole than if they were to miss to the right-hand side. This is because the subsequent shot is generally much </w:t>
      </w:r>
      <w:r w:rsidRPr="00192B29">
        <w:rPr>
          <w:rFonts w:ascii="Times New Roman" w:hAnsi="Times New Roman" w:cs="Times New Roman"/>
          <w:sz w:val="24"/>
          <w:szCs w:val="24"/>
        </w:rPr>
        <w:lastRenderedPageBreak/>
        <w:t xml:space="preserve">more difficult from the left side of the green as opposed to the right. As a result of this, I have now begun to favour missing my own approach shots to the right side of this green, which has led to me improving my average score on this hole. </w:t>
      </w:r>
    </w:p>
    <w:p w14:paraId="63172D4A" w14:textId="73A19270"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However, I regularly see other golfers fail to account for this, as well as similar, but unique pitfalls depending on which hole they are playing. These dangers can occasionally be easy to identify during a round of golf, but more often than not</w:t>
      </w:r>
      <w:r w:rsidR="00DD4AE6">
        <w:rPr>
          <w:rFonts w:ascii="Times New Roman" w:hAnsi="Times New Roman" w:cs="Times New Roman"/>
          <w:sz w:val="24"/>
          <w:szCs w:val="24"/>
        </w:rPr>
        <w:t>,</w:t>
      </w:r>
      <w:r w:rsidRPr="00192B29">
        <w:rPr>
          <w:rFonts w:ascii="Times New Roman" w:hAnsi="Times New Roman" w:cs="Times New Roman"/>
          <w:sz w:val="24"/>
          <w:szCs w:val="24"/>
        </w:rPr>
        <w:t xml:space="preserve"> minute intricacies about each hole are either simply overlooked, or perhaps not understood in the first place. I believe that The Golf Blueprint would be able to visually represent ways to improve scores across all 18 holes in a way that is easy to understand and visualise for golfers of all skill levels. This would allow golfers who use The Golf Blueprint to benefit from knowing which areas of the golf course they should either try to avoid or look to aim at with their shots during their rounds </w:t>
      </w:r>
      <w:r w:rsidR="00DD4AE6" w:rsidRPr="00192B29">
        <w:rPr>
          <w:rFonts w:ascii="Times New Roman" w:hAnsi="Times New Roman" w:cs="Times New Roman"/>
          <w:sz w:val="24"/>
          <w:szCs w:val="24"/>
        </w:rPr>
        <w:t>to</w:t>
      </w:r>
      <w:r w:rsidRPr="00192B29">
        <w:rPr>
          <w:rFonts w:ascii="Times New Roman" w:hAnsi="Times New Roman" w:cs="Times New Roman"/>
          <w:sz w:val="24"/>
          <w:szCs w:val="24"/>
        </w:rPr>
        <w:t xml:space="preserve"> shoot lower scores.</w:t>
      </w:r>
    </w:p>
    <w:p w14:paraId="1638C036" w14:textId="74D7AB24" w:rsidR="61319E94" w:rsidRPr="00192B29" w:rsidRDefault="61319E94" w:rsidP="61319E94">
      <w:pPr>
        <w:ind w:firstLine="0"/>
        <w:rPr>
          <w:rFonts w:ascii="Times New Roman" w:hAnsi="Times New Roman" w:cs="Times New Roman"/>
          <w:sz w:val="24"/>
          <w:szCs w:val="24"/>
        </w:rPr>
      </w:pPr>
    </w:p>
    <w:p w14:paraId="5869F0DB" w14:textId="412F40D9" w:rsidR="0067057F" w:rsidRPr="00192B29" w:rsidRDefault="00E310F3" w:rsidP="61319E94">
      <w:pPr>
        <w:pStyle w:val="Heading2"/>
        <w:rPr>
          <w:rFonts w:ascii="Times New Roman" w:hAnsi="Times New Roman" w:cs="Times New Roman"/>
          <w:sz w:val="24"/>
          <w:szCs w:val="24"/>
        </w:rPr>
      </w:pPr>
      <w:bookmarkStart w:id="8" w:name="_Toc193376149"/>
      <w:r>
        <w:rPr>
          <w:rFonts w:ascii="Times New Roman" w:hAnsi="Times New Roman" w:cs="Times New Roman"/>
          <w:sz w:val="24"/>
          <w:szCs w:val="24"/>
        </w:rPr>
        <w:t xml:space="preserve">1.2 </w:t>
      </w:r>
      <w:r w:rsidR="0067057F" w:rsidRPr="00192B29">
        <w:rPr>
          <w:rFonts w:ascii="Times New Roman" w:hAnsi="Times New Roman" w:cs="Times New Roman"/>
          <w:sz w:val="24"/>
          <w:szCs w:val="24"/>
        </w:rPr>
        <w:t>Project Aims and Objectives</w:t>
      </w:r>
      <w:bookmarkEnd w:id="8"/>
    </w:p>
    <w:p w14:paraId="797A9158" w14:textId="77777777" w:rsidR="00151CC6" w:rsidRPr="00192B29" w:rsidRDefault="00151CC6" w:rsidP="00151CC6">
      <w:pPr>
        <w:rPr>
          <w:rFonts w:ascii="Times New Roman" w:hAnsi="Times New Roman" w:cs="Times New Roman"/>
          <w:sz w:val="24"/>
          <w:szCs w:val="24"/>
        </w:rPr>
      </w:pPr>
    </w:p>
    <w:p w14:paraId="0875BBDE"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aim for this project is to develop a data-driven golf course management tool, that is specifically tailored to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Golf Club, allowing its members and others who may play there to make informed strategic decisions during their rounds of golf, allowing them to improve their scores and to greater their experience.</w:t>
      </w:r>
    </w:p>
    <w:p w14:paraId="5FBE18F0" w14:textId="1ACF994A" w:rsidR="00DD4AE6" w:rsidRPr="00DD4AE6" w:rsidRDefault="0067057F" w:rsidP="00DD4AE6">
      <w:pPr>
        <w:pStyle w:val="Heading2"/>
        <w:rPr>
          <w:rFonts w:ascii="Times New Roman" w:hAnsi="Times New Roman" w:cs="Times New Roman"/>
          <w:sz w:val="24"/>
          <w:szCs w:val="24"/>
        </w:rPr>
      </w:pPr>
      <w:bookmarkStart w:id="9" w:name="_Toc193376150"/>
      <w:r w:rsidRPr="00192B29">
        <w:rPr>
          <w:rFonts w:ascii="Times New Roman" w:hAnsi="Times New Roman" w:cs="Times New Roman"/>
          <w:sz w:val="24"/>
          <w:szCs w:val="24"/>
        </w:rPr>
        <w:t>Specific Objectives</w:t>
      </w:r>
      <w:bookmarkEnd w:id="9"/>
    </w:p>
    <w:p w14:paraId="642D271B"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Design and create detailed animated top-down view recreations of every hole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hich will not only be used to collect the shot data from the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but to also display the findings from the data, in the form of heatmaps.</w:t>
      </w:r>
    </w:p>
    <w:p w14:paraId="33421AE0" w14:textId="7C689F74"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lastRenderedPageBreak/>
        <w:t xml:space="preserve"> Design and implement a system to collect and analyse shot data from golfers. This system must be very simple, and easy to use to ensure that golfers will be happy to take the time to input their data, and to ensure that the data collected is as accurate as possible.</w:t>
      </w:r>
    </w:p>
    <w:p w14:paraId="0A0DE05D"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Design an intuitive, and good-looking user interface, which displays to the user all the features of The Golf Blueprint. This is a very important consideration as the user interface will serve as the main point of interaction between the users and the resource’s functions and capabilities.</w:t>
      </w:r>
    </w:p>
    <w:p w14:paraId="2D9F3777" w14:textId="6E589265"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Ensure that the resource meets the needs of the users, by conducting testing with at least </w:t>
      </w:r>
      <w:r w:rsidR="00B80682">
        <w:rPr>
          <w:rFonts w:ascii="Times New Roman" w:hAnsi="Times New Roman" w:cs="Times New Roman"/>
          <w:sz w:val="24"/>
          <w:szCs w:val="24"/>
        </w:rPr>
        <w:t>10</w:t>
      </w:r>
      <w:r w:rsidRPr="00192B29">
        <w:rPr>
          <w:rFonts w:ascii="Times New Roman" w:hAnsi="Times New Roman" w:cs="Times New Roman"/>
          <w:sz w:val="24"/>
          <w:szCs w:val="24"/>
        </w:rPr>
        <w:t xml:space="preserve"> users, and gather feedback from the users to gain an understanding of what elements of the resource they enjoy, and what could be improved.</w:t>
      </w:r>
    </w:p>
    <w:p w14:paraId="501FAE31" w14:textId="77777777" w:rsidR="0067057F" w:rsidRPr="00192B29" w:rsidRDefault="0067057F" w:rsidP="0067057F">
      <w:pPr>
        <w:ind w:firstLine="0"/>
        <w:rPr>
          <w:rFonts w:ascii="Times New Roman" w:hAnsi="Times New Roman" w:cs="Times New Roman"/>
          <w:sz w:val="24"/>
          <w:szCs w:val="24"/>
        </w:rPr>
      </w:pPr>
    </w:p>
    <w:p w14:paraId="6A6A5F19" w14:textId="4E6888ED" w:rsidR="0067057F" w:rsidRPr="00192B29" w:rsidRDefault="00E310F3" w:rsidP="0067057F">
      <w:pPr>
        <w:pStyle w:val="Heading1"/>
        <w:rPr>
          <w:rFonts w:ascii="Times New Roman" w:hAnsi="Times New Roman" w:cs="Times New Roman"/>
          <w:sz w:val="24"/>
          <w:szCs w:val="24"/>
        </w:rPr>
      </w:pPr>
      <w:bookmarkStart w:id="10" w:name="_Toc193376151"/>
      <w:r>
        <w:rPr>
          <w:rFonts w:ascii="Times New Roman" w:hAnsi="Times New Roman" w:cs="Times New Roman"/>
          <w:sz w:val="24"/>
          <w:szCs w:val="24"/>
        </w:rPr>
        <w:t xml:space="preserve">2. </w:t>
      </w:r>
      <w:r w:rsidR="0067057F" w:rsidRPr="00192B29">
        <w:rPr>
          <w:rFonts w:ascii="Times New Roman" w:hAnsi="Times New Roman" w:cs="Times New Roman"/>
          <w:sz w:val="24"/>
          <w:szCs w:val="24"/>
        </w:rPr>
        <w:t>Methodology</w:t>
      </w:r>
      <w:bookmarkEnd w:id="10"/>
    </w:p>
    <w:p w14:paraId="0DCF1EFF" w14:textId="77777777" w:rsidR="0067057F" w:rsidRPr="00192B29" w:rsidRDefault="0067057F" w:rsidP="0067057F">
      <w:pPr>
        <w:rPr>
          <w:rFonts w:ascii="Times New Roman" w:hAnsi="Times New Roman" w:cs="Times New Roman"/>
          <w:sz w:val="24"/>
          <w:szCs w:val="24"/>
        </w:rPr>
      </w:pPr>
    </w:p>
    <w:p w14:paraId="5DE4D91A" w14:textId="2CB964B3" w:rsidR="0067057F" w:rsidRPr="00192B29" w:rsidRDefault="00E310F3" w:rsidP="0067057F">
      <w:pPr>
        <w:pStyle w:val="Heading2"/>
        <w:rPr>
          <w:rFonts w:ascii="Times New Roman" w:hAnsi="Times New Roman" w:cs="Times New Roman"/>
          <w:sz w:val="24"/>
          <w:szCs w:val="24"/>
        </w:rPr>
      </w:pPr>
      <w:bookmarkStart w:id="11" w:name="_Toc193376152"/>
      <w:r>
        <w:rPr>
          <w:rFonts w:ascii="Times New Roman" w:hAnsi="Times New Roman" w:cs="Times New Roman"/>
          <w:sz w:val="24"/>
          <w:szCs w:val="24"/>
        </w:rPr>
        <w:t xml:space="preserve">2.1 </w:t>
      </w:r>
      <w:r w:rsidR="0067057F" w:rsidRPr="00192B29">
        <w:rPr>
          <w:rFonts w:ascii="Times New Roman" w:hAnsi="Times New Roman" w:cs="Times New Roman"/>
          <w:sz w:val="24"/>
          <w:szCs w:val="24"/>
        </w:rPr>
        <w:t>Agile Methodology</w:t>
      </w:r>
      <w:bookmarkEnd w:id="11"/>
    </w:p>
    <w:p w14:paraId="07537359" w14:textId="77777777" w:rsidR="00151CC6" w:rsidRPr="00192B29" w:rsidRDefault="00151CC6" w:rsidP="00151CC6">
      <w:pPr>
        <w:rPr>
          <w:rFonts w:ascii="Times New Roman" w:hAnsi="Times New Roman" w:cs="Times New Roman"/>
          <w:sz w:val="24"/>
          <w:szCs w:val="24"/>
        </w:rPr>
      </w:pPr>
    </w:p>
    <w:p w14:paraId="2F69AAB0" w14:textId="4B222361" w:rsidR="0067057F" w:rsidRPr="00192B29" w:rsidRDefault="00B40DB4" w:rsidP="0067057F">
      <w:pPr>
        <w:ind w:firstLine="0"/>
        <w:rPr>
          <w:rFonts w:ascii="Times New Roman" w:hAnsi="Times New Roman" w:cs="Times New Roman"/>
          <w:sz w:val="24"/>
          <w:szCs w:val="24"/>
        </w:rPr>
      </w:pPr>
      <w:r w:rsidRPr="00192B29">
        <w:rPr>
          <w:rFonts w:ascii="Times New Roman" w:hAnsi="Times New Roman" w:cs="Times New Roman"/>
          <w:sz w:val="24"/>
          <w:szCs w:val="24"/>
        </w:rPr>
        <w:t>For</w:t>
      </w:r>
      <w:r w:rsidR="0067057F" w:rsidRPr="00192B29">
        <w:rPr>
          <w:rFonts w:ascii="Times New Roman" w:hAnsi="Times New Roman" w:cs="Times New Roman"/>
          <w:sz w:val="24"/>
          <w:szCs w:val="24"/>
        </w:rPr>
        <w:t xml:space="preserve"> this project to run smoothly, and with </w:t>
      </w:r>
      <w:r>
        <w:rPr>
          <w:rFonts w:ascii="Times New Roman" w:hAnsi="Times New Roman" w:cs="Times New Roman"/>
          <w:sz w:val="24"/>
          <w:szCs w:val="24"/>
        </w:rPr>
        <w:t xml:space="preserve">as </w:t>
      </w:r>
      <w:r w:rsidR="0067057F" w:rsidRPr="00192B29">
        <w:rPr>
          <w:rFonts w:ascii="Times New Roman" w:hAnsi="Times New Roman" w:cs="Times New Roman"/>
          <w:sz w:val="24"/>
          <w:szCs w:val="24"/>
        </w:rPr>
        <w:t xml:space="preserve">minimal issues as possible, it is essential that I use a software development methodology. A methodology forms a framework for planning and controlling the creation of a software project </w:t>
      </w:r>
      <w:r w:rsidR="0067057F" w:rsidRPr="00192B29">
        <w:rPr>
          <w:rFonts w:ascii="Times New Roman" w:hAnsi="Times New Roman" w:cs="Times New Roman"/>
          <w:sz w:val="24"/>
          <w:szCs w:val="24"/>
        </w:rPr>
        <w:fldChar w:fldCharType="begin"/>
      </w:r>
      <w:r w:rsidR="0067057F" w:rsidRPr="00192B29">
        <w:rPr>
          <w:rFonts w:ascii="Times New Roman" w:hAnsi="Times New Roman" w:cs="Times New Roman"/>
          <w:sz w:val="24"/>
          <w:szCs w:val="24"/>
        </w:rP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rsidR="0067057F" w:rsidRPr="00192B29">
        <w:rPr>
          <w:rFonts w:ascii="Times New Roman" w:hAnsi="Times New Roman" w:cs="Times New Roman"/>
          <w:sz w:val="24"/>
          <w:szCs w:val="24"/>
        </w:rPr>
        <w:fldChar w:fldCharType="separate"/>
      </w:r>
      <w:r w:rsidR="0067057F" w:rsidRPr="00192B29">
        <w:rPr>
          <w:rFonts w:ascii="Times New Roman" w:hAnsi="Times New Roman" w:cs="Times New Roman"/>
          <w:noProof/>
          <w:sz w:val="24"/>
          <w:szCs w:val="24"/>
        </w:rPr>
        <w:t>(Kute and Thorat, 2014)</w:t>
      </w:r>
      <w:r w:rsidR="0067057F" w:rsidRPr="00192B29">
        <w:rPr>
          <w:rFonts w:ascii="Times New Roman" w:hAnsi="Times New Roman" w:cs="Times New Roman"/>
          <w:sz w:val="24"/>
          <w:szCs w:val="24"/>
        </w:rPr>
        <w:fldChar w:fldCharType="end"/>
      </w:r>
      <w:r w:rsidR="0067057F" w:rsidRPr="00192B29">
        <w:rPr>
          <w:rFonts w:ascii="Times New Roman" w:hAnsi="Times New Roman" w:cs="Times New Roman"/>
          <w:sz w:val="24"/>
          <w:szCs w:val="24"/>
        </w:rPr>
        <w:t xml:space="preserve">. To accommodate for the flexibility and adaptability that developing The Golf Blueprint requires, an </w:t>
      </w:r>
      <w:r w:rsidR="002B30AD">
        <w:rPr>
          <w:rFonts w:ascii="Times New Roman" w:hAnsi="Times New Roman" w:cs="Times New Roman"/>
          <w:sz w:val="24"/>
          <w:szCs w:val="24"/>
        </w:rPr>
        <w:t>a</w:t>
      </w:r>
      <w:r w:rsidR="0067057F" w:rsidRPr="00192B29">
        <w:rPr>
          <w:rFonts w:ascii="Times New Roman" w:hAnsi="Times New Roman" w:cs="Times New Roman"/>
          <w:sz w:val="24"/>
          <w:szCs w:val="24"/>
        </w:rPr>
        <w:t xml:space="preserve">gile </w:t>
      </w:r>
      <w:r w:rsidR="0067057F" w:rsidRPr="00192B29">
        <w:rPr>
          <w:rFonts w:ascii="Times New Roman" w:hAnsi="Times New Roman" w:cs="Times New Roman"/>
          <w:sz w:val="24"/>
          <w:szCs w:val="24"/>
        </w:rPr>
        <w:lastRenderedPageBreak/>
        <w:t>methodology would be more appropriate. I am creating this project in my third year of university, and there could be periods of time where I am extremely busy with other academic projects, that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Sjøberg, 2018)</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The visual nature of Kanban boards will also allow me to quickly identify any bottlenecks in the development process and address them promptly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Lei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7)</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This visibility is particularly valuable as it will help me prioritise tasks effectively when balancing multiple simultaneous university commitments.</w:t>
      </w:r>
    </w:p>
    <w:p w14:paraId="5DE88C7F"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nother significant advantage of Kanban for this project is its focus on continuous delivery, which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 xml:space="preserve">(Ahmad </w:t>
      </w:r>
      <w:r w:rsidRPr="00192B29">
        <w:rPr>
          <w:rFonts w:ascii="Times New Roman" w:hAnsi="Times New Roman" w:cs="Times New Roman"/>
          <w:i/>
          <w:iCs/>
          <w:noProof/>
          <w:sz w:val="24"/>
          <w:szCs w:val="24"/>
        </w:rPr>
        <w:t>et al.</w:t>
      </w:r>
      <w:r w:rsidRPr="00192B29">
        <w:rPr>
          <w:rFonts w:ascii="Times New Roman" w:hAnsi="Times New Roman" w:cs="Times New Roman"/>
          <w:noProof/>
          <w:sz w:val="24"/>
          <w:szCs w:val="24"/>
        </w:rPr>
        <w:t>, 2013)</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identify as a key benefit of the methodology. Unlike methodologies that require waiting for sprint cycles to complete, Kanban allows features to be released as soon as they are ready. This will be useful for me as it will allow me to share any updates to my project supervisor, and to potential future client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w:t>
      </w:r>
    </w:p>
    <w:p w14:paraId="3D62D5A7" w14:textId="477D845A"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o implement Kanban for this project, I have set up a digital Kanban board using Jira, Atlassian's project management software (see Figure 1.1). The board is organised into three columns: To Do, In Progress, and Done. </w:t>
      </w:r>
      <w:r w:rsidRPr="00192B29">
        <w:rPr>
          <w:rFonts w:ascii="Times New Roman" w:eastAsia="Aptos" w:hAnsi="Times New Roman" w:cs="Times New Roman"/>
          <w:sz w:val="24"/>
          <w:szCs w:val="24"/>
        </w:rPr>
        <w:t xml:space="preserve">The ‘To Do’ column contains all planned features and upcoming work, prioritised based on project requirements and dependencies. The ‘In Progress’ column, limited to three tasks to prevent WIP, shows current development </w:t>
      </w:r>
      <w:r w:rsidRPr="00192B29">
        <w:rPr>
          <w:rFonts w:ascii="Times New Roman" w:eastAsia="Aptos" w:hAnsi="Times New Roman" w:cs="Times New Roman"/>
          <w:sz w:val="24"/>
          <w:szCs w:val="24"/>
        </w:rPr>
        <w:lastRenderedPageBreak/>
        <w:t>activities. The ‘Done’ column provides a clear record of completed features and helps track project progress. This structure is complemented by Jira's additional features such as time tracking, issue linking, and automated workflows, which enhance project visibility and control.</w:t>
      </w:r>
      <w:r w:rsidRPr="00192B29">
        <w:rPr>
          <w:rFonts w:ascii="Times New Roman" w:hAnsi="Times New Roman" w:cs="Times New Roman"/>
          <w:sz w:val="24"/>
          <w:szCs w:val="24"/>
        </w:rPr>
        <w:t xml:space="preserve"> This structure aligns with key Kanban principles of workflow visualisation and process management (Anderson, 2010). This straightforward approach ensures I maintain a clear overview of the project's status while managing it alongside other academic </w:t>
      </w:r>
      <w:r w:rsidR="003E361F" w:rsidRPr="00192B29">
        <w:rPr>
          <w:rFonts w:ascii="Times New Roman" w:hAnsi="Times New Roman" w:cs="Times New Roman"/>
          <w:noProof/>
          <w:sz w:val="24"/>
          <w:szCs w:val="24"/>
        </w:rPr>
        <w:drawing>
          <wp:anchor distT="0" distB="0" distL="114300" distR="114300" simplePos="0" relativeHeight="251658240" behindDoc="1" locked="0" layoutInCell="1" allowOverlap="1" wp14:anchorId="0770DB1B" wp14:editId="0BF199E2">
            <wp:simplePos x="0" y="0"/>
            <wp:positionH relativeFrom="column">
              <wp:posOffset>-406029</wp:posOffset>
            </wp:positionH>
            <wp:positionV relativeFrom="paragraph">
              <wp:posOffset>2570181</wp:posOffset>
            </wp:positionV>
            <wp:extent cx="6659245" cy="3415665"/>
            <wp:effectExtent l="0" t="0" r="8255" b="0"/>
            <wp:wrapTight wrapText="bothSides">
              <wp:wrapPolygon edited="0">
                <wp:start x="0" y="0"/>
                <wp:lineTo x="0" y="21443"/>
                <wp:lineTo x="21565" y="21443"/>
                <wp:lineTo x="21565" y="0"/>
                <wp:lineTo x="0" y="0"/>
              </wp:wrapPolygon>
            </wp:wrapTight>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59245" cy="3415665"/>
                    </a:xfrm>
                    <a:prstGeom prst="rect">
                      <a:avLst/>
                    </a:prstGeom>
                  </pic:spPr>
                </pic:pic>
              </a:graphicData>
            </a:graphic>
            <wp14:sizeRelH relativeFrom="margin">
              <wp14:pctWidth>0</wp14:pctWidth>
            </wp14:sizeRelH>
            <wp14:sizeRelV relativeFrom="margin">
              <wp14:pctHeight>0</wp14:pctHeight>
            </wp14:sizeRelV>
          </wp:anchor>
        </w:drawing>
      </w:r>
      <w:r w:rsidRPr="00192B29">
        <w:rPr>
          <w:rFonts w:ascii="Times New Roman" w:hAnsi="Times New Roman" w:cs="Times New Roman"/>
          <w:sz w:val="24"/>
          <w:szCs w:val="24"/>
        </w:rPr>
        <w:t>commitments.</w:t>
      </w:r>
    </w:p>
    <w:p w14:paraId="13AB48A1" w14:textId="76C39023" w:rsidR="0067057F" w:rsidRPr="00192B29" w:rsidRDefault="0067057F" w:rsidP="0017788E">
      <w:pPr>
        <w:spacing w:line="240" w:lineRule="auto"/>
        <w:ind w:firstLine="0"/>
        <w:rPr>
          <w:rFonts w:ascii="Times New Roman" w:hAnsi="Times New Roman" w:cs="Times New Roman"/>
          <w:sz w:val="24"/>
          <w:szCs w:val="24"/>
        </w:rPr>
      </w:pPr>
    </w:p>
    <w:p w14:paraId="2D0DFD9D" w14:textId="134E2173" w:rsidR="0067057F" w:rsidRDefault="0067057F"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1: Kanban project board</w:t>
      </w:r>
      <w:r w:rsidR="00D513A6">
        <w:rPr>
          <w:rFonts w:ascii="Times New Roman" w:hAnsi="Times New Roman" w:cs="Times New Roman"/>
          <w:i/>
          <w:iCs/>
          <w:sz w:val="24"/>
          <w:szCs w:val="24"/>
        </w:rPr>
        <w:t>.</w:t>
      </w:r>
    </w:p>
    <w:p w14:paraId="62CFA756" w14:textId="77777777" w:rsidR="0017788E" w:rsidRPr="0017788E" w:rsidRDefault="0017788E" w:rsidP="0017788E">
      <w:pPr>
        <w:spacing w:line="240" w:lineRule="auto"/>
        <w:ind w:firstLine="0"/>
        <w:rPr>
          <w:rFonts w:ascii="Times New Roman" w:hAnsi="Times New Roman" w:cs="Times New Roman"/>
          <w:sz w:val="24"/>
          <w:szCs w:val="24"/>
        </w:rPr>
      </w:pPr>
    </w:p>
    <w:p w14:paraId="0CC74190" w14:textId="13295A4D" w:rsidR="0067057F" w:rsidRPr="00192B29" w:rsidRDefault="002077D6" w:rsidP="0067057F">
      <w:pPr>
        <w:pStyle w:val="Heading2"/>
        <w:rPr>
          <w:rFonts w:ascii="Times New Roman" w:hAnsi="Times New Roman" w:cs="Times New Roman"/>
          <w:sz w:val="24"/>
          <w:szCs w:val="24"/>
        </w:rPr>
      </w:pPr>
      <w:bookmarkStart w:id="12" w:name="_Toc193376153"/>
      <w:r>
        <w:rPr>
          <w:rFonts w:ascii="Times New Roman" w:hAnsi="Times New Roman" w:cs="Times New Roman"/>
          <w:sz w:val="24"/>
          <w:szCs w:val="24"/>
        </w:rPr>
        <w:t xml:space="preserve">2.2 </w:t>
      </w:r>
      <w:r w:rsidR="0067057F" w:rsidRPr="00192B29">
        <w:rPr>
          <w:rFonts w:ascii="Times New Roman" w:hAnsi="Times New Roman" w:cs="Times New Roman"/>
          <w:sz w:val="24"/>
          <w:szCs w:val="24"/>
        </w:rPr>
        <w:t>Risks and Mitigation Strategies</w:t>
      </w:r>
      <w:bookmarkEnd w:id="12"/>
    </w:p>
    <w:p w14:paraId="7B3E81F5" w14:textId="77777777" w:rsidR="00151CC6" w:rsidRPr="00192B29" w:rsidRDefault="00151CC6" w:rsidP="00151CC6">
      <w:pPr>
        <w:rPr>
          <w:rFonts w:ascii="Times New Roman" w:hAnsi="Times New Roman" w:cs="Times New Roman"/>
          <w:sz w:val="24"/>
          <w:szCs w:val="24"/>
        </w:rPr>
      </w:pPr>
    </w:p>
    <w:p w14:paraId="532AD667" w14:textId="77777777" w:rsidR="0067057F" w:rsidRPr="00192B29" w:rsidRDefault="0067057F" w:rsidP="0067057F">
      <w:pPr>
        <w:spacing w:before="240"/>
        <w:ind w:firstLine="0"/>
        <w:rPr>
          <w:rFonts w:ascii="Times New Roman" w:hAnsi="Times New Roman" w:cs="Times New Roman"/>
          <w:sz w:val="24"/>
          <w:szCs w:val="24"/>
        </w:rPr>
      </w:pPr>
      <w:bookmarkStart w:id="13" w:name="_Int_8AyKI6Kf"/>
      <w:r w:rsidRPr="00192B29">
        <w:rPr>
          <w:rFonts w:ascii="Times New Roman" w:hAnsi="Times New Roman" w:cs="Times New Roman"/>
          <w:sz w:val="24"/>
          <w:szCs w:val="24"/>
        </w:rPr>
        <w:t>For The Golf Blueprint to be successful, it is essential to identify potential risks and develop appropriate mitigation strategies. There are various potential risks that could impact the project's success, and they must be carefully managed.</w:t>
      </w:r>
      <w:bookmarkEnd w:id="13"/>
    </w:p>
    <w:p w14:paraId="2D7003E3" w14:textId="77777777" w:rsidR="0067057F" w:rsidRPr="00192B29" w:rsidRDefault="0067057F" w:rsidP="0067057F">
      <w:pPr>
        <w:spacing w:before="240"/>
        <w:ind w:firstLine="0"/>
        <w:rPr>
          <w:rFonts w:ascii="Times New Roman" w:hAnsi="Times New Roman" w:cs="Times New Roman"/>
          <w:b/>
          <w:bCs/>
          <w:i/>
          <w:iCs/>
          <w:sz w:val="24"/>
          <w:szCs w:val="24"/>
          <w:u w:val="single"/>
        </w:rPr>
      </w:pPr>
      <w:bookmarkStart w:id="14" w:name="_Int_wE71zXQr"/>
      <w:r w:rsidRPr="00192B29">
        <w:rPr>
          <w:rFonts w:ascii="Times New Roman" w:hAnsi="Times New Roman" w:cs="Times New Roman"/>
          <w:b/>
          <w:bCs/>
          <w:i/>
          <w:iCs/>
          <w:sz w:val="24"/>
          <w:szCs w:val="24"/>
          <w:u w:val="single"/>
        </w:rPr>
        <w:lastRenderedPageBreak/>
        <w:t>Technical Risks</w:t>
      </w:r>
    </w:p>
    <w:p w14:paraId="3D51E678"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The primary technical risk for The Golf Blueprint involves data accuracy and validation. Since the resource's ability to provide meaningful, data-driven course management insights 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identify unusual patterns in shot data. Users will be limited to entering only two rounds of golf per calendar day to help prevent fabricated data from entering the database. Also, i</w:t>
      </w:r>
      <w:bookmarkEnd w:id="14"/>
      <w:r w:rsidRPr="00192B29">
        <w:rPr>
          <w:rFonts w:ascii="Times New Roman" w:hAnsi="Times New Roman" w:cs="Times New Roman"/>
          <w:sz w:val="24"/>
          <w:szCs w:val="24"/>
        </w:rPr>
        <w:t>f a user attempts to enter an unrealistic number of shots for the same hole or records shot distances beyond normal playing capabilities, the system will challenge these entries, requesting verification before acceptance.</w:t>
      </w:r>
    </w:p>
    <w:p w14:paraId="0A035C9E"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 xml:space="preserve">User Adoption Risks </w:t>
      </w:r>
    </w:p>
    <w:p w14:paraId="3E04D6C4"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success of The Golf Blueprint heavily depends on user engagement and consistent data contribution. A significant risk exists that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might find the process of inputting shot data into The Golf Blueprint too time-consuming or complex, potentially leading to limited data collection and reduced effectiveness of the system. This risk will be addressed through careful interface design that will allow for simple and time efficient data entry. Clear user instructions will be provided for accurate shot location marking, and the overall user experience will be developed to encourage regular participation.</w:t>
      </w:r>
    </w:p>
    <w:p w14:paraId="5AAFEDF9" w14:textId="77777777" w:rsidR="0067057F" w:rsidRPr="00192B29" w:rsidRDefault="0067057F" w:rsidP="0067057F">
      <w:pPr>
        <w:spacing w:before="240"/>
        <w:ind w:firstLine="0"/>
        <w:rPr>
          <w:rFonts w:ascii="Times New Roman" w:hAnsi="Times New Roman" w:cs="Times New Roman"/>
          <w:b/>
          <w:bCs/>
          <w:sz w:val="24"/>
          <w:szCs w:val="24"/>
          <w:u w:val="single"/>
        </w:rPr>
      </w:pPr>
      <w:r w:rsidRPr="00192B29">
        <w:rPr>
          <w:rFonts w:ascii="Times New Roman" w:hAnsi="Times New Roman" w:cs="Times New Roman"/>
          <w:b/>
          <w:bCs/>
          <w:i/>
          <w:iCs/>
          <w:sz w:val="24"/>
          <w:szCs w:val="24"/>
          <w:u w:val="single"/>
        </w:rPr>
        <w:t>Data Protection Risks</w:t>
      </w:r>
    </w:p>
    <w:p w14:paraId="2A496251"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hAnsi="Times New Roman" w:cs="Times New Roman"/>
          <w:sz w:val="24"/>
          <w:szCs w:val="24"/>
        </w:rPr>
        <w:t xml:space="preserve">Due to the nature of the application, The Golf Blueprint will collect and store personal information from the users as well as golf shot data. This makes having a robust data </w:t>
      </w:r>
      <w:r w:rsidRPr="00192B29">
        <w:rPr>
          <w:rFonts w:ascii="Times New Roman" w:hAnsi="Times New Roman" w:cs="Times New Roman"/>
          <w:sz w:val="24"/>
          <w:szCs w:val="24"/>
        </w:rPr>
        <w:lastRenderedPageBreak/>
        <w:t xml:space="preserve">protection strategy essential. </w:t>
      </w:r>
      <w:r w:rsidRPr="00192B29">
        <w:rPr>
          <w:rFonts w:ascii="Times New Roman" w:eastAsia="Aptos" w:hAnsi="Times New Roman" w:cs="Times New Roman"/>
          <w:sz w:val="24"/>
          <w:szCs w:val="24"/>
        </w:rPr>
        <w:t>The system will implement secure user authentication to protect personal information, alongside encrypted data storage for all user information. For the database, I will be using MongoDB, which has built in security features, meaning that all of the users’ data will be completely secure.</w:t>
      </w:r>
    </w:p>
    <w:p w14:paraId="5C4D96BD" w14:textId="77777777" w:rsidR="0067057F" w:rsidRPr="00192B29" w:rsidRDefault="0067057F" w:rsidP="0067057F">
      <w:pPr>
        <w:spacing w:before="240"/>
        <w:ind w:firstLine="0"/>
        <w:rPr>
          <w:rFonts w:ascii="Times New Roman" w:eastAsia="Aptos" w:hAnsi="Times New Roman" w:cs="Times New Roman"/>
          <w:b/>
          <w:bCs/>
          <w:i/>
          <w:iCs/>
          <w:sz w:val="24"/>
          <w:szCs w:val="24"/>
          <w:u w:val="single"/>
        </w:rPr>
      </w:pPr>
      <w:r w:rsidRPr="00192B29">
        <w:rPr>
          <w:rFonts w:ascii="Times New Roman" w:eastAsia="Aptos" w:hAnsi="Times New Roman" w:cs="Times New Roman"/>
          <w:b/>
          <w:bCs/>
          <w:i/>
          <w:iCs/>
          <w:sz w:val="24"/>
          <w:szCs w:val="24"/>
          <w:u w:val="single"/>
        </w:rPr>
        <w:t>Project Management Risks</w:t>
      </w:r>
    </w:p>
    <w:p w14:paraId="279CBE48"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There are several project management risks that need to be considered. The primary challenge lies in balancing the project development with my other academic commitments. I will mitigate this risk by utilising the features available with the Jira Kanban board that can help me keep on track with what parts of the project need to be completed at any given time. Jira has time tracking functionality, and by logging time spent on different aspects of the project, I can identify which components are taking longer than anticipated and adjust my development schedule accordingly.</w:t>
      </w:r>
    </w:p>
    <w:p w14:paraId="433CA008"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Version and Document Control Strategy</w:t>
      </w:r>
    </w:p>
    <w:p w14:paraId="07D41E83"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A robust version and document control strategy is essential for maintaining the integrity and traceability of The Golf Blueprint's development. Git will serve as the primary version control system, hosted on GitHub to ensure secure and reliable code management. The repository structure will follow a clear branching strategy, with the main branch containing stable, production-ready code, and a development branch for ongoing implementation work.</w:t>
      </w:r>
    </w:p>
    <w:p w14:paraId="6FA345A1"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For feature development, each new component will be created in a dedicated feature branch, following the naming convention 'feature/description-of-change'. For example, when developing the shot tracking interface, the branch would be named 'feature/shot-tracking-implementation'. This structured approach ensures that new features can be developed and tested without risking the stability of the main codebase.</w:t>
      </w:r>
    </w:p>
    <w:p w14:paraId="65B31A9C"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lastRenderedPageBreak/>
        <w:t>To maintain code quality and documentation standards, all code changes will follow a strict commit message convention. Each commit message will begin with a type identifier (style, test etc.) followed by a concise description of the change. For instance, 'test(heatmap): implement shot density visualisation' or 'test(validation): correct shot distance calculation'. This systematic approach to commit messages makes it easier to track the project's evolution and understand the purpose of each change.</w:t>
      </w:r>
    </w:p>
    <w:p w14:paraId="2310CCE2"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Document control extends beyond code management. All project documentation, including requirements specifications, design documents, and user guides, will be stored in a dedicated 'docs' directory within the repository. This ensures that documentation remains closely coupled with the code it describes and benefits from the same version control mechanisms. The documentation will follow a clear naming convention, allowing for easy chronological tracking of document versions. Regular backups of both code and documentation will be maintained through GitHub's cloud storage, protecting against potential data loss.</w:t>
      </w:r>
    </w:p>
    <w:p w14:paraId="5690B764" w14:textId="77777777" w:rsidR="0067057F" w:rsidRPr="00192B29" w:rsidRDefault="0067057F" w:rsidP="0067057F">
      <w:pPr>
        <w:spacing w:before="240"/>
        <w:ind w:firstLine="0"/>
        <w:rPr>
          <w:rFonts w:ascii="Times New Roman" w:hAnsi="Times New Roman" w:cs="Times New Roman"/>
          <w:sz w:val="24"/>
          <w:szCs w:val="24"/>
        </w:rPr>
      </w:pPr>
    </w:p>
    <w:p w14:paraId="16C6074F" w14:textId="77777777" w:rsidR="00EB29B4" w:rsidRPr="00192B29" w:rsidRDefault="00EB29B4" w:rsidP="0067057F">
      <w:pPr>
        <w:spacing w:before="240"/>
        <w:ind w:firstLine="0"/>
        <w:rPr>
          <w:rFonts w:ascii="Times New Roman" w:hAnsi="Times New Roman" w:cs="Times New Roman"/>
          <w:sz w:val="24"/>
          <w:szCs w:val="24"/>
        </w:rPr>
      </w:pPr>
    </w:p>
    <w:p w14:paraId="0478FE23" w14:textId="77777777" w:rsidR="00EB29B4" w:rsidRPr="00192B29" w:rsidRDefault="00EB29B4" w:rsidP="0067057F">
      <w:pPr>
        <w:spacing w:before="240"/>
        <w:ind w:firstLine="0"/>
        <w:rPr>
          <w:rFonts w:ascii="Times New Roman" w:hAnsi="Times New Roman" w:cs="Times New Roman"/>
          <w:sz w:val="24"/>
          <w:szCs w:val="24"/>
        </w:rPr>
      </w:pPr>
    </w:p>
    <w:p w14:paraId="08D86780" w14:textId="47C9EEF6" w:rsidR="0067057F" w:rsidRPr="00192B29" w:rsidRDefault="006861B5" w:rsidP="0067057F">
      <w:pPr>
        <w:pStyle w:val="Heading1"/>
        <w:rPr>
          <w:rFonts w:ascii="Times New Roman" w:hAnsi="Times New Roman" w:cs="Times New Roman"/>
          <w:sz w:val="24"/>
          <w:szCs w:val="24"/>
        </w:rPr>
      </w:pPr>
      <w:bookmarkStart w:id="15" w:name="_Toc193376154"/>
      <w:r>
        <w:rPr>
          <w:rFonts w:ascii="Times New Roman" w:hAnsi="Times New Roman" w:cs="Times New Roman"/>
          <w:sz w:val="24"/>
          <w:szCs w:val="24"/>
        </w:rPr>
        <w:t xml:space="preserve">3. </w:t>
      </w:r>
      <w:r w:rsidR="0067057F" w:rsidRPr="00192B29">
        <w:rPr>
          <w:rFonts w:ascii="Times New Roman" w:hAnsi="Times New Roman" w:cs="Times New Roman"/>
          <w:sz w:val="24"/>
          <w:szCs w:val="24"/>
        </w:rPr>
        <w:t>Project Research</w:t>
      </w:r>
      <w:bookmarkEnd w:id="15"/>
    </w:p>
    <w:p w14:paraId="710749C0" w14:textId="77777777" w:rsidR="0067057F" w:rsidRPr="00192B29" w:rsidRDefault="0067057F" w:rsidP="0067057F">
      <w:pPr>
        <w:rPr>
          <w:rFonts w:ascii="Times New Roman" w:hAnsi="Times New Roman" w:cs="Times New Roman"/>
          <w:sz w:val="24"/>
          <w:szCs w:val="24"/>
        </w:rPr>
      </w:pPr>
    </w:p>
    <w:p w14:paraId="3FA54A0E" w14:textId="734B429B"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is project utilises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w:t>
      </w:r>
      <w:r w:rsidRPr="00192B29">
        <w:rPr>
          <w:rFonts w:ascii="Times New Roman" w:hAnsi="Times New Roman" w:cs="Times New Roman"/>
          <w:sz w:val="24"/>
          <w:szCs w:val="24"/>
        </w:rPr>
        <w:lastRenderedPageBreak/>
        <w:t xml:space="preserve">explore the existing golf analytics technology that exists, but to also try and find a gap in the current market that The Golf Blueprint can fill. </w:t>
      </w:r>
    </w:p>
    <w:p w14:paraId="4316C5F0" w14:textId="703221A5"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To ensure the quality and reliability of the research that I found and used, I searched the UWE Library Database, and Google Scholar. Key search terms included: “golf analytics technology”, “importance of course management”, “global participation in golf”</w:t>
      </w:r>
      <w:r w:rsidR="00CD49E6">
        <w:rPr>
          <w:rFonts w:ascii="Times New Roman" w:hAnsi="Times New Roman" w:cs="Times New Roman"/>
          <w:sz w:val="24"/>
          <w:szCs w:val="24"/>
        </w:rPr>
        <w:t>, “strokes gained”</w:t>
      </w:r>
      <w:r w:rsidRPr="00192B29">
        <w:rPr>
          <w:rFonts w:ascii="Times New Roman" w:hAnsi="Times New Roman" w:cs="Times New Roman"/>
          <w:sz w:val="24"/>
          <w:szCs w:val="24"/>
        </w:rPr>
        <w:t xml:space="preserve"> and “data used in professional golf”. This secondary research was able to provide me with an abundance of useful information, which all directed related to my project.</w:t>
      </w:r>
    </w:p>
    <w:p w14:paraId="1AA3C431" w14:textId="77777777" w:rsidR="00151CC6" w:rsidRPr="00192B29" w:rsidRDefault="00151CC6" w:rsidP="0067057F">
      <w:pPr>
        <w:ind w:firstLine="0"/>
        <w:rPr>
          <w:rFonts w:ascii="Times New Roman" w:hAnsi="Times New Roman" w:cs="Times New Roman"/>
          <w:sz w:val="24"/>
          <w:szCs w:val="24"/>
        </w:rPr>
      </w:pPr>
    </w:p>
    <w:p w14:paraId="0D884FE1" w14:textId="0F00BDB7" w:rsidR="005B5C54" w:rsidRPr="00192B29" w:rsidRDefault="002767EC" w:rsidP="005B5C54">
      <w:pPr>
        <w:pStyle w:val="Heading2"/>
        <w:rPr>
          <w:rFonts w:ascii="Times New Roman" w:hAnsi="Times New Roman" w:cs="Times New Roman"/>
          <w:sz w:val="24"/>
          <w:szCs w:val="24"/>
        </w:rPr>
      </w:pPr>
      <w:r>
        <w:rPr>
          <w:rFonts w:ascii="Times New Roman" w:hAnsi="Times New Roman" w:cs="Times New Roman"/>
          <w:sz w:val="24"/>
          <w:szCs w:val="24"/>
        </w:rPr>
        <w:t xml:space="preserve">3.1 </w:t>
      </w:r>
      <w:r w:rsidR="00151CC6" w:rsidRPr="00192B29">
        <w:rPr>
          <w:rFonts w:ascii="Times New Roman" w:hAnsi="Times New Roman" w:cs="Times New Roman"/>
          <w:sz w:val="24"/>
          <w:szCs w:val="24"/>
        </w:rPr>
        <w:t>Secondary Research</w:t>
      </w:r>
    </w:p>
    <w:p w14:paraId="1A9C244E" w14:textId="77777777" w:rsidR="00151CC6" w:rsidRPr="00192B29" w:rsidRDefault="00151CC6" w:rsidP="00151CC6">
      <w:pPr>
        <w:rPr>
          <w:rFonts w:ascii="Times New Roman" w:hAnsi="Times New Roman" w:cs="Times New Roman"/>
          <w:sz w:val="24"/>
          <w:szCs w:val="24"/>
        </w:rPr>
      </w:pPr>
    </w:p>
    <w:p w14:paraId="17457546" w14:textId="3D7D9581" w:rsidR="00CD14BF"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game of golf at all levels is continuously evolving, with technology and data analytics playing an increasingly crucial role in player development and performance optimisation. The PGA Tour's implementation of </w:t>
      </w:r>
      <w:proofErr w:type="spellStart"/>
      <w:r w:rsidRPr="00192B29">
        <w:rPr>
          <w:rFonts w:ascii="Times New Roman" w:hAnsi="Times New Roman" w:cs="Times New Roman"/>
          <w:sz w:val="24"/>
          <w:szCs w:val="24"/>
        </w:rPr>
        <w:t>ShotLink</w:t>
      </w:r>
      <w:proofErr w:type="spellEnd"/>
      <w:r w:rsidRPr="00192B29">
        <w:rPr>
          <w:rFonts w:ascii="Times New Roman" w:hAnsi="Times New Roman" w:cs="Times New Roman"/>
          <w:sz w:val="24"/>
          <w:szCs w:val="24"/>
        </w:rPr>
        <w:t xml:space="preserve"> technology in 2003 marked a significant turning point for golf, by collecting detailed data on every shot played in professional tournaments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Broadie, 2014)</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Broadie demonstrates how data analytics has revolutionised the understanding of golf performance, introducing new metrics such as "strokes gained"</w:t>
      </w:r>
      <w:r w:rsidR="00EB29B4" w:rsidRPr="00192B29">
        <w:rPr>
          <w:rFonts w:ascii="Times New Roman" w:hAnsi="Times New Roman" w:cs="Times New Roman"/>
          <w:sz w:val="24"/>
          <w:szCs w:val="24"/>
        </w:rPr>
        <w:t xml:space="preserve"> which compares different </w:t>
      </w:r>
      <w:r w:rsidR="00192B29" w:rsidRPr="00192B29">
        <w:rPr>
          <w:rFonts w:ascii="Times New Roman" w:hAnsi="Times New Roman" w:cs="Times New Roman"/>
          <w:sz w:val="24"/>
          <w:szCs w:val="24"/>
        </w:rPr>
        <w:t xml:space="preserve">facets </w:t>
      </w:r>
      <w:r w:rsidR="00EB29B4" w:rsidRPr="00192B29">
        <w:rPr>
          <w:rFonts w:ascii="Times New Roman" w:hAnsi="Times New Roman" w:cs="Times New Roman"/>
          <w:sz w:val="24"/>
          <w:szCs w:val="24"/>
        </w:rPr>
        <w:t>of a players’ golf game to other players</w:t>
      </w:r>
      <w:r w:rsidR="00192B29" w:rsidRPr="00192B29">
        <w:rPr>
          <w:rFonts w:ascii="Times New Roman" w:hAnsi="Times New Roman" w:cs="Times New Roman"/>
          <w:sz w:val="24"/>
          <w:szCs w:val="24"/>
        </w:rPr>
        <w:t xml:space="preserve"> (Plummer, 2024)</w:t>
      </w:r>
      <w:r w:rsidR="00EB29B4" w:rsidRPr="00192B29">
        <w:rPr>
          <w:rFonts w:ascii="Times New Roman" w:hAnsi="Times New Roman" w:cs="Times New Roman"/>
          <w:sz w:val="24"/>
          <w:szCs w:val="24"/>
        </w:rPr>
        <w:t xml:space="preserve">. These metrics </w:t>
      </w:r>
      <w:r w:rsidRPr="00192B29">
        <w:rPr>
          <w:rFonts w:ascii="Times New Roman" w:hAnsi="Times New Roman" w:cs="Times New Roman"/>
          <w:sz w:val="24"/>
          <w:szCs w:val="24"/>
        </w:rPr>
        <w:t xml:space="preserve">have become standard tools for </w:t>
      </w:r>
      <w:r w:rsidR="00CD14BF">
        <w:rPr>
          <w:rFonts w:ascii="Times New Roman" w:hAnsi="Times New Roman" w:cs="Times New Roman"/>
          <w:sz w:val="24"/>
          <w:szCs w:val="24"/>
        </w:rPr>
        <w:t xml:space="preserve">not only </w:t>
      </w:r>
      <w:r w:rsidRPr="00192B29">
        <w:rPr>
          <w:rFonts w:ascii="Times New Roman" w:hAnsi="Times New Roman" w:cs="Times New Roman"/>
          <w:sz w:val="24"/>
          <w:szCs w:val="24"/>
        </w:rPr>
        <w:t xml:space="preserve">professional player </w:t>
      </w:r>
      <w:r w:rsidR="00CD49E6" w:rsidRPr="00192B29">
        <w:rPr>
          <w:rFonts w:ascii="Times New Roman" w:hAnsi="Times New Roman" w:cs="Times New Roman"/>
          <w:sz w:val="24"/>
          <w:szCs w:val="24"/>
        </w:rPr>
        <w:t>analysis</w:t>
      </w:r>
      <w:r w:rsidR="00CD49E6">
        <w:rPr>
          <w:rFonts w:ascii="Times New Roman" w:hAnsi="Times New Roman" w:cs="Times New Roman"/>
          <w:sz w:val="24"/>
          <w:szCs w:val="24"/>
        </w:rPr>
        <w:t xml:space="preserve"> but</w:t>
      </w:r>
      <w:r w:rsidR="00CD14BF">
        <w:rPr>
          <w:rFonts w:ascii="Times New Roman" w:hAnsi="Times New Roman" w:cs="Times New Roman"/>
          <w:sz w:val="24"/>
          <w:szCs w:val="24"/>
        </w:rPr>
        <w:t xml:space="preserve"> </w:t>
      </w:r>
      <w:r w:rsidR="007C6C51">
        <w:rPr>
          <w:rFonts w:ascii="Times New Roman" w:hAnsi="Times New Roman" w:cs="Times New Roman"/>
          <w:sz w:val="24"/>
          <w:szCs w:val="24"/>
        </w:rPr>
        <w:t xml:space="preserve">are </w:t>
      </w:r>
      <w:r w:rsidR="00CD14BF">
        <w:rPr>
          <w:rFonts w:ascii="Times New Roman" w:hAnsi="Times New Roman" w:cs="Times New Roman"/>
          <w:sz w:val="24"/>
          <w:szCs w:val="24"/>
        </w:rPr>
        <w:t xml:space="preserve">also </w:t>
      </w:r>
      <w:r w:rsidR="007C6C51">
        <w:rPr>
          <w:rFonts w:ascii="Times New Roman" w:hAnsi="Times New Roman" w:cs="Times New Roman"/>
          <w:sz w:val="24"/>
          <w:szCs w:val="24"/>
        </w:rPr>
        <w:t xml:space="preserve">useful </w:t>
      </w:r>
      <w:r w:rsidR="00CD14BF">
        <w:rPr>
          <w:rFonts w:ascii="Times New Roman" w:hAnsi="Times New Roman" w:cs="Times New Roman"/>
          <w:sz w:val="24"/>
          <w:szCs w:val="24"/>
        </w:rPr>
        <w:t>for weighing the value of different strengths, such as</w:t>
      </w:r>
      <w:r w:rsidR="00227643">
        <w:rPr>
          <w:rFonts w:ascii="Times New Roman" w:hAnsi="Times New Roman" w:cs="Times New Roman"/>
          <w:sz w:val="24"/>
          <w:szCs w:val="24"/>
        </w:rPr>
        <w:t xml:space="preserve"> the power of </w:t>
      </w:r>
      <w:r w:rsidR="00CD14BF">
        <w:rPr>
          <w:rFonts w:ascii="Times New Roman" w:hAnsi="Times New Roman" w:cs="Times New Roman"/>
          <w:sz w:val="24"/>
          <w:szCs w:val="24"/>
        </w:rPr>
        <w:t xml:space="preserve">exceptional ball-striking </w:t>
      </w:r>
      <w:r w:rsidR="00227643">
        <w:rPr>
          <w:rFonts w:ascii="Times New Roman" w:hAnsi="Times New Roman" w:cs="Times New Roman"/>
          <w:sz w:val="24"/>
          <w:szCs w:val="24"/>
        </w:rPr>
        <w:t>versus</w:t>
      </w:r>
      <w:r w:rsidR="00CD14BF">
        <w:rPr>
          <w:rFonts w:ascii="Times New Roman" w:hAnsi="Times New Roman" w:cs="Times New Roman"/>
          <w:sz w:val="24"/>
          <w:szCs w:val="24"/>
        </w:rPr>
        <w:t xml:space="preserve"> superior short game skills</w:t>
      </w:r>
      <w:r w:rsidR="008D2BBE">
        <w:rPr>
          <w:rFonts w:ascii="Times New Roman" w:hAnsi="Times New Roman" w:cs="Times New Roman"/>
          <w:sz w:val="24"/>
          <w:szCs w:val="24"/>
        </w:rPr>
        <w:t xml:space="preserve"> </w:t>
      </w:r>
      <w:r w:rsidR="008D2BBE" w:rsidRPr="008D2BBE">
        <w:rPr>
          <w:rFonts w:ascii="Times New Roman" w:hAnsi="Times New Roman" w:cs="Times New Roman"/>
          <w:sz w:val="24"/>
          <w:szCs w:val="24"/>
        </w:rPr>
        <w:t>(Ehrlich and Kamimoto, 2024)</w:t>
      </w:r>
      <w:r w:rsidRPr="00192B29">
        <w:rPr>
          <w:rFonts w:ascii="Times New Roman" w:hAnsi="Times New Roman" w:cs="Times New Roman"/>
          <w:sz w:val="24"/>
          <w:szCs w:val="24"/>
        </w:rPr>
        <w:t>.</w:t>
      </w:r>
      <w:r w:rsidR="00CD14BF">
        <w:rPr>
          <w:rFonts w:ascii="Times New Roman" w:hAnsi="Times New Roman" w:cs="Times New Roman"/>
          <w:sz w:val="24"/>
          <w:szCs w:val="24"/>
        </w:rPr>
        <w:t xml:space="preserve"> </w:t>
      </w:r>
    </w:p>
    <w:p w14:paraId="5BB473A2" w14:textId="75A0BAC2"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ccording to research published in the International Journal of Sports Science &amp; Coaching, the integration of launch monitors and ball tracking technology has fundamentally changed how golfers practice and compete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Betzler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2)</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Professional golfers utilise these </w:t>
      </w:r>
      <w:r w:rsidRPr="00192B29">
        <w:rPr>
          <w:rFonts w:ascii="Times New Roman" w:hAnsi="Times New Roman" w:cs="Times New Roman"/>
          <w:sz w:val="24"/>
          <w:szCs w:val="24"/>
        </w:rPr>
        <w:lastRenderedPageBreak/>
        <w:t xml:space="preserve">resources frequently to analyse their own performance and arrange their practice schedule around their </w:t>
      </w:r>
      <w:r w:rsidR="009E4713">
        <w:rPr>
          <w:rFonts w:ascii="Times New Roman" w:hAnsi="Times New Roman" w:cs="Times New Roman"/>
          <w:sz w:val="24"/>
          <w:szCs w:val="24"/>
        </w:rPr>
        <w:t xml:space="preserve">own </w:t>
      </w:r>
      <w:r w:rsidRPr="00192B29">
        <w:rPr>
          <w:rFonts w:ascii="Times New Roman" w:hAnsi="Times New Roman" w:cs="Times New Roman"/>
          <w:sz w:val="24"/>
          <w:szCs w:val="24"/>
        </w:rPr>
        <w:t xml:space="preserve">weaknesses to </w:t>
      </w:r>
      <w:r w:rsidR="00CD49E6" w:rsidRPr="00192B29">
        <w:rPr>
          <w:rFonts w:ascii="Times New Roman" w:hAnsi="Times New Roman" w:cs="Times New Roman"/>
          <w:sz w:val="24"/>
          <w:szCs w:val="24"/>
        </w:rPr>
        <w:t>improve</w:t>
      </w:r>
      <w:r w:rsidR="00CD49E6">
        <w:rPr>
          <w:rFonts w:ascii="Times New Roman" w:hAnsi="Times New Roman" w:cs="Times New Roman"/>
          <w:sz w:val="24"/>
          <w:szCs w:val="24"/>
        </w:rPr>
        <w:t xml:space="preserve"> and</w:t>
      </w:r>
      <w:r w:rsidR="009E4713">
        <w:rPr>
          <w:rFonts w:ascii="Times New Roman" w:hAnsi="Times New Roman" w:cs="Times New Roman"/>
          <w:sz w:val="24"/>
          <w:szCs w:val="24"/>
        </w:rPr>
        <w:t xml:space="preserve"> try to gain an edge on their competitors</w:t>
      </w:r>
      <w:r w:rsidRPr="00192B29">
        <w:rPr>
          <w:rFonts w:ascii="Times New Roman" w:hAnsi="Times New Roman" w:cs="Times New Roman"/>
          <w:sz w:val="24"/>
          <w:szCs w:val="24"/>
        </w:rPr>
        <w:t>.</w:t>
      </w:r>
    </w:p>
    <w:p w14:paraId="2A073464" w14:textId="13735DCB" w:rsidR="00D75BFE" w:rsidRDefault="008E5487" w:rsidP="0067057F">
      <w:pPr>
        <w:ind w:firstLine="0"/>
        <w:rPr>
          <w:rFonts w:ascii="Times New Roman" w:hAnsi="Times New Roman" w:cs="Times New Roman"/>
          <w:sz w:val="24"/>
          <w:szCs w:val="24"/>
        </w:rPr>
      </w:pPr>
      <w:r>
        <w:rPr>
          <w:rFonts w:ascii="Times New Roman" w:hAnsi="Times New Roman" w:cs="Times New Roman"/>
          <w:sz w:val="24"/>
          <w:szCs w:val="24"/>
        </w:rPr>
        <w:t xml:space="preserve">Course management has become a very big part of the modern professional </w:t>
      </w:r>
      <w:r w:rsidR="00CD49E6">
        <w:rPr>
          <w:rFonts w:ascii="Times New Roman" w:hAnsi="Times New Roman" w:cs="Times New Roman"/>
          <w:sz w:val="24"/>
          <w:szCs w:val="24"/>
        </w:rPr>
        <w:t>game and</w:t>
      </w:r>
      <w:r w:rsidR="00446CB2">
        <w:rPr>
          <w:rFonts w:ascii="Times New Roman" w:hAnsi="Times New Roman" w:cs="Times New Roman"/>
          <w:sz w:val="24"/>
          <w:szCs w:val="24"/>
        </w:rPr>
        <w:t xml:space="preserve"> is something that the world’s top players always look to when trying to improve </w:t>
      </w:r>
      <w:r w:rsidR="00446CB2" w:rsidRPr="00446CB2">
        <w:rPr>
          <w:rFonts w:ascii="Times New Roman" w:hAnsi="Times New Roman" w:cs="Times New Roman"/>
          <w:sz w:val="24"/>
          <w:szCs w:val="24"/>
        </w:rPr>
        <w:t>(</w:t>
      </w:r>
      <w:proofErr w:type="spellStart"/>
      <w:r w:rsidR="00446CB2" w:rsidRPr="00446CB2">
        <w:rPr>
          <w:rFonts w:ascii="Times New Roman" w:hAnsi="Times New Roman" w:cs="Times New Roman"/>
          <w:sz w:val="24"/>
          <w:szCs w:val="24"/>
        </w:rPr>
        <w:t>MacKenzie</w:t>
      </w:r>
      <w:proofErr w:type="spellEnd"/>
      <w:r w:rsidR="00446CB2" w:rsidRPr="00446CB2">
        <w:rPr>
          <w:rFonts w:ascii="Times New Roman" w:hAnsi="Times New Roman" w:cs="Times New Roman"/>
          <w:sz w:val="24"/>
          <w:szCs w:val="24"/>
        </w:rPr>
        <w:t>, 2023)</w:t>
      </w:r>
      <w:r w:rsidR="00446CB2">
        <w:rPr>
          <w:rFonts w:ascii="Times New Roman" w:hAnsi="Times New Roman" w:cs="Times New Roman"/>
          <w:sz w:val="24"/>
          <w:szCs w:val="24"/>
        </w:rPr>
        <w:t xml:space="preserve">. </w:t>
      </w:r>
      <w:r w:rsidR="0067057F" w:rsidRPr="00192B29">
        <w:rPr>
          <w:rFonts w:ascii="Times New Roman" w:hAnsi="Times New Roman" w:cs="Times New Roman"/>
          <w:sz w:val="24"/>
          <w:szCs w:val="24"/>
        </w:rPr>
        <w:t xml:space="preserve">Professional golfers will also always </w:t>
      </w:r>
      <w:r w:rsidR="00193671">
        <w:rPr>
          <w:rFonts w:ascii="Times New Roman" w:hAnsi="Times New Roman" w:cs="Times New Roman"/>
          <w:sz w:val="24"/>
          <w:szCs w:val="24"/>
        </w:rPr>
        <w:t xml:space="preserve">without fail </w:t>
      </w:r>
      <w:r w:rsidR="0067057F" w:rsidRPr="00192B29">
        <w:rPr>
          <w:rFonts w:ascii="Times New Roman" w:hAnsi="Times New Roman" w:cs="Times New Roman"/>
          <w:sz w:val="24"/>
          <w:szCs w:val="24"/>
        </w:rPr>
        <w:t>complete multiple ‘practice rounds’ before a tournament.  During these practice rounds they identify which areas of the course they must avoid, and which areas of the course they should aim to u</w:t>
      </w:r>
      <w:r w:rsidR="008B02F6">
        <w:rPr>
          <w:rFonts w:ascii="Times New Roman" w:hAnsi="Times New Roman" w:cs="Times New Roman"/>
          <w:sz w:val="24"/>
          <w:szCs w:val="24"/>
        </w:rPr>
        <w:t>tilise</w:t>
      </w:r>
      <w:r w:rsidR="0067057F" w:rsidRPr="00192B29">
        <w:rPr>
          <w:rFonts w:ascii="Times New Roman" w:hAnsi="Times New Roman" w:cs="Times New Roman"/>
          <w:sz w:val="24"/>
          <w:szCs w:val="24"/>
        </w:rPr>
        <w:t xml:space="preserve"> to benefit their scores</w:t>
      </w:r>
      <w:r w:rsidR="008B02F6">
        <w:rPr>
          <w:rFonts w:ascii="Times New Roman" w:hAnsi="Times New Roman" w:cs="Times New Roman"/>
          <w:sz w:val="24"/>
          <w:szCs w:val="24"/>
        </w:rPr>
        <w:t>, and in turn results</w:t>
      </w:r>
      <w:r w:rsidR="0067057F" w:rsidRPr="00192B29">
        <w:rPr>
          <w:rFonts w:ascii="Times New Roman" w:hAnsi="Times New Roman" w:cs="Times New Roman"/>
          <w:sz w:val="24"/>
          <w:szCs w:val="24"/>
        </w:rPr>
        <w:t xml:space="preserve"> (Stenzel, 2023).</w:t>
      </w:r>
      <w:r w:rsidR="00713DE6">
        <w:rPr>
          <w:rFonts w:ascii="Times New Roman" w:hAnsi="Times New Roman" w:cs="Times New Roman"/>
          <w:sz w:val="24"/>
          <w:szCs w:val="24"/>
        </w:rPr>
        <w:t xml:space="preserve"> </w:t>
      </w:r>
      <w:r w:rsidR="005A16DB">
        <w:rPr>
          <w:rFonts w:ascii="Times New Roman" w:hAnsi="Times New Roman" w:cs="Times New Roman"/>
          <w:sz w:val="24"/>
          <w:szCs w:val="24"/>
        </w:rPr>
        <w:t xml:space="preserve">Understanding effective </w:t>
      </w:r>
      <w:r w:rsidR="00713DE6">
        <w:rPr>
          <w:rFonts w:ascii="Times New Roman" w:hAnsi="Times New Roman" w:cs="Times New Roman"/>
          <w:sz w:val="24"/>
          <w:szCs w:val="24"/>
        </w:rPr>
        <w:t>c</w:t>
      </w:r>
      <w:r w:rsidR="0067057F" w:rsidRPr="00192B29">
        <w:rPr>
          <w:rFonts w:ascii="Times New Roman" w:hAnsi="Times New Roman" w:cs="Times New Roman"/>
          <w:sz w:val="24"/>
          <w:szCs w:val="24"/>
        </w:rPr>
        <w:t>ourse management can help any golfer save some strokes every time that they play (Turner, 2023).</w:t>
      </w:r>
    </w:p>
    <w:p w14:paraId="372EA681" w14:textId="77777777" w:rsidR="00CD49E6" w:rsidRDefault="00CD49E6" w:rsidP="0067057F">
      <w:pPr>
        <w:ind w:firstLine="0"/>
        <w:rPr>
          <w:rFonts w:ascii="Times New Roman" w:hAnsi="Times New Roman" w:cs="Times New Roman"/>
          <w:sz w:val="24"/>
          <w:szCs w:val="24"/>
        </w:rPr>
      </w:pPr>
    </w:p>
    <w:p w14:paraId="431880C8" w14:textId="03429FA5" w:rsidR="00CD49E6" w:rsidRPr="00CD49E6" w:rsidRDefault="00020362" w:rsidP="00CD49E6">
      <w:pPr>
        <w:pStyle w:val="Heading2"/>
        <w:rPr>
          <w:rFonts w:ascii="Times New Roman" w:hAnsi="Times New Roman" w:cs="Times New Roman"/>
        </w:rPr>
      </w:pPr>
      <w:r>
        <w:rPr>
          <w:rFonts w:ascii="Times New Roman" w:hAnsi="Times New Roman" w:cs="Times New Roman"/>
        </w:rPr>
        <w:t xml:space="preserve">3.2 </w:t>
      </w:r>
      <w:r w:rsidR="00CD49E6">
        <w:rPr>
          <w:rFonts w:ascii="Times New Roman" w:hAnsi="Times New Roman" w:cs="Times New Roman"/>
        </w:rPr>
        <w:t>Primary</w:t>
      </w:r>
      <w:r w:rsidR="00CD49E6" w:rsidRPr="00CD49E6">
        <w:rPr>
          <w:rFonts w:ascii="Times New Roman" w:hAnsi="Times New Roman" w:cs="Times New Roman"/>
        </w:rPr>
        <w:t xml:space="preserve"> Research</w:t>
      </w:r>
    </w:p>
    <w:p w14:paraId="2F4C0BF4" w14:textId="77777777" w:rsidR="00CD49E6" w:rsidRPr="00CD49E6" w:rsidRDefault="00CD49E6" w:rsidP="00CD49E6"/>
    <w:p w14:paraId="335941DA" w14:textId="233E81EF"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To complement the secondary research and </w:t>
      </w:r>
      <w:r w:rsidR="00476348">
        <w:rPr>
          <w:rFonts w:ascii="Times New Roman" w:hAnsi="Times New Roman" w:cs="Times New Roman"/>
          <w:sz w:val="24"/>
          <w:szCs w:val="24"/>
        </w:rPr>
        <w:t xml:space="preserve">to help </w:t>
      </w:r>
      <w:r w:rsidRPr="00C72701">
        <w:rPr>
          <w:rFonts w:ascii="Times New Roman" w:hAnsi="Times New Roman" w:cs="Times New Roman"/>
          <w:sz w:val="24"/>
          <w:szCs w:val="24"/>
        </w:rPr>
        <w:t xml:space="preserve">validate the need for The Golf Blueprint, I conducted primary research targeting the specific user base at The </w:t>
      </w:r>
      <w:proofErr w:type="spellStart"/>
      <w:r w:rsidRPr="00C72701">
        <w:rPr>
          <w:rFonts w:ascii="Times New Roman" w:hAnsi="Times New Roman" w:cs="Times New Roman"/>
          <w:sz w:val="24"/>
          <w:szCs w:val="24"/>
        </w:rPr>
        <w:t>Kendleshire</w:t>
      </w:r>
      <w:proofErr w:type="spellEnd"/>
      <w:r w:rsidRPr="00C72701">
        <w:rPr>
          <w:rFonts w:ascii="Times New Roman" w:hAnsi="Times New Roman" w:cs="Times New Roman"/>
          <w:sz w:val="24"/>
          <w:szCs w:val="24"/>
        </w:rPr>
        <w:t xml:space="preserve"> Golf Club. This research was essential to capture real-world insights from potential users, understand their current course management approaches, and identify specific features that would provide the most value</w:t>
      </w:r>
      <w:r w:rsidR="001001C9">
        <w:rPr>
          <w:rFonts w:ascii="Times New Roman" w:hAnsi="Times New Roman" w:cs="Times New Roman"/>
          <w:sz w:val="24"/>
          <w:szCs w:val="24"/>
        </w:rPr>
        <w:t xml:space="preserve"> to them.</w:t>
      </w:r>
    </w:p>
    <w:p w14:paraId="02401201" w14:textId="08D9154D"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I </w:t>
      </w:r>
      <w:r w:rsidR="00A8202B">
        <w:rPr>
          <w:rFonts w:ascii="Times New Roman" w:hAnsi="Times New Roman" w:cs="Times New Roman"/>
          <w:sz w:val="24"/>
          <w:szCs w:val="24"/>
        </w:rPr>
        <w:t xml:space="preserve">utilised a </w:t>
      </w:r>
      <w:r w:rsidRPr="00C72701">
        <w:rPr>
          <w:rFonts w:ascii="Times New Roman" w:hAnsi="Times New Roman" w:cs="Times New Roman"/>
          <w:sz w:val="24"/>
          <w:szCs w:val="24"/>
        </w:rPr>
        <w:t xml:space="preserve">Qualtrics survey as the data collection tool. The survey was distributed between </w:t>
      </w:r>
      <w:r>
        <w:rPr>
          <w:rFonts w:ascii="Times New Roman" w:hAnsi="Times New Roman" w:cs="Times New Roman"/>
          <w:sz w:val="24"/>
          <w:szCs w:val="24"/>
        </w:rPr>
        <w:t>February</w:t>
      </w:r>
      <w:r w:rsidRPr="00C72701">
        <w:rPr>
          <w:rFonts w:ascii="Times New Roman" w:hAnsi="Times New Roman" w:cs="Times New Roman"/>
          <w:sz w:val="24"/>
          <w:szCs w:val="24"/>
        </w:rPr>
        <w:t xml:space="preserve"> 15</w:t>
      </w:r>
      <w:r w:rsidRPr="00C72701">
        <w:rPr>
          <w:rFonts w:ascii="Times New Roman" w:hAnsi="Times New Roman" w:cs="Times New Roman"/>
          <w:sz w:val="24"/>
          <w:szCs w:val="24"/>
          <w:vertAlign w:val="superscript"/>
        </w:rPr>
        <w:t>th</w:t>
      </w:r>
      <w:r>
        <w:rPr>
          <w:rFonts w:ascii="Times New Roman" w:hAnsi="Times New Roman" w:cs="Times New Roman"/>
          <w:sz w:val="24"/>
          <w:szCs w:val="24"/>
        </w:rPr>
        <w:t xml:space="preserve"> and March 15</w:t>
      </w:r>
      <w:r w:rsidRPr="00C72701">
        <w:rPr>
          <w:rFonts w:ascii="Times New Roman" w:hAnsi="Times New Roman" w:cs="Times New Roman"/>
          <w:sz w:val="24"/>
          <w:szCs w:val="24"/>
          <w:vertAlign w:val="superscript"/>
        </w:rPr>
        <w:t>th</w:t>
      </w:r>
      <w:r w:rsidRPr="00C72701">
        <w:rPr>
          <w:rFonts w:ascii="Times New Roman" w:hAnsi="Times New Roman" w:cs="Times New Roman"/>
          <w:sz w:val="24"/>
          <w:szCs w:val="24"/>
        </w:rPr>
        <w:t>, 2025, using both digital channels (</w:t>
      </w:r>
      <w:r>
        <w:rPr>
          <w:rFonts w:ascii="Times New Roman" w:hAnsi="Times New Roman" w:cs="Times New Roman"/>
          <w:sz w:val="24"/>
          <w:szCs w:val="24"/>
        </w:rPr>
        <w:t xml:space="preserve">UWE Golf society </w:t>
      </w:r>
      <w:r w:rsidRPr="00C72701">
        <w:rPr>
          <w:rFonts w:ascii="Times New Roman" w:hAnsi="Times New Roman" w:cs="Times New Roman"/>
          <w:sz w:val="24"/>
          <w:szCs w:val="24"/>
        </w:rPr>
        <w:t>WhatsApp group) and in-person recruitment at the clubhouse</w:t>
      </w:r>
      <w:r>
        <w:rPr>
          <w:rFonts w:ascii="Times New Roman" w:hAnsi="Times New Roman" w:cs="Times New Roman"/>
          <w:sz w:val="24"/>
          <w:szCs w:val="24"/>
        </w:rPr>
        <w:t xml:space="preserve"> for</w:t>
      </w:r>
      <w:r w:rsidR="002E4FBB">
        <w:rPr>
          <w:rFonts w:ascii="Times New Roman" w:hAnsi="Times New Roman" w:cs="Times New Roman"/>
          <w:sz w:val="24"/>
          <w:szCs w:val="24"/>
        </w:rPr>
        <w:t xml:space="preserve"> regular members</w:t>
      </w:r>
      <w:r w:rsidRPr="00C72701">
        <w:rPr>
          <w:rFonts w:ascii="Times New Roman" w:hAnsi="Times New Roman" w:cs="Times New Roman"/>
          <w:sz w:val="24"/>
          <w:szCs w:val="24"/>
        </w:rPr>
        <w:t xml:space="preserve">. This dual-distribution strategy ensured representation across different age groups and technology comfort levels, </w:t>
      </w:r>
      <w:r>
        <w:rPr>
          <w:rFonts w:ascii="Times New Roman" w:hAnsi="Times New Roman" w:cs="Times New Roman"/>
          <w:sz w:val="24"/>
          <w:szCs w:val="24"/>
        </w:rPr>
        <w:t xml:space="preserve">helping to </w:t>
      </w:r>
      <w:r w:rsidR="002E4FBB">
        <w:rPr>
          <w:rFonts w:ascii="Times New Roman" w:hAnsi="Times New Roman" w:cs="Times New Roman"/>
          <w:sz w:val="24"/>
          <w:szCs w:val="24"/>
        </w:rPr>
        <w:t xml:space="preserve">hopefully </w:t>
      </w:r>
      <w:r>
        <w:rPr>
          <w:rFonts w:ascii="Times New Roman" w:hAnsi="Times New Roman" w:cs="Times New Roman"/>
          <w:sz w:val="24"/>
          <w:szCs w:val="24"/>
        </w:rPr>
        <w:t xml:space="preserve">avoid </w:t>
      </w:r>
      <w:r w:rsidRPr="00C72701">
        <w:rPr>
          <w:rFonts w:ascii="Times New Roman" w:hAnsi="Times New Roman" w:cs="Times New Roman"/>
          <w:sz w:val="24"/>
          <w:szCs w:val="24"/>
        </w:rPr>
        <w:t xml:space="preserve">sampling bias toward </w:t>
      </w:r>
      <w:r>
        <w:rPr>
          <w:rFonts w:ascii="Times New Roman" w:hAnsi="Times New Roman" w:cs="Times New Roman"/>
          <w:sz w:val="24"/>
          <w:szCs w:val="24"/>
        </w:rPr>
        <w:t xml:space="preserve">younger </w:t>
      </w:r>
      <w:r w:rsidRPr="00C72701">
        <w:rPr>
          <w:rFonts w:ascii="Times New Roman" w:hAnsi="Times New Roman" w:cs="Times New Roman"/>
          <w:sz w:val="24"/>
          <w:szCs w:val="24"/>
        </w:rPr>
        <w:t>golfers</w:t>
      </w:r>
      <w:r w:rsidR="005C1CA1">
        <w:rPr>
          <w:rFonts w:ascii="Times New Roman" w:hAnsi="Times New Roman" w:cs="Times New Roman"/>
          <w:sz w:val="24"/>
          <w:szCs w:val="24"/>
        </w:rPr>
        <w:t xml:space="preserve"> at university.</w:t>
      </w:r>
    </w:p>
    <w:p w14:paraId="6EFF609D" w14:textId="7645CCFC"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lastRenderedPageBreak/>
        <w:t>The survey (accessible at</w:t>
      </w:r>
      <w:r w:rsidR="00142F40">
        <w:rPr>
          <w:rFonts w:ascii="Times New Roman" w:hAnsi="Times New Roman" w:cs="Times New Roman"/>
          <w:sz w:val="24"/>
          <w:szCs w:val="24"/>
        </w:rPr>
        <w:t>:</w:t>
      </w:r>
      <w:r w:rsidRPr="00C72701">
        <w:rPr>
          <w:rFonts w:ascii="Times New Roman" w:hAnsi="Times New Roman" w:cs="Times New Roman"/>
          <w:sz w:val="24"/>
          <w:szCs w:val="24"/>
        </w:rPr>
        <w:t xml:space="preserve"> https://uwe.eu.qualtrics.com/jfe/form/SV_5vdeIIMs1zUsifc) was designed following UWE ethical guidelines, with questions carefully crafted to avoid leading participants and to capture both quantitative metrics and qualitative insights. The survey structure addressed:</w:t>
      </w:r>
    </w:p>
    <w:p w14:paraId="562A6657"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formed consent and participant rights</w:t>
      </w:r>
    </w:p>
    <w:p w14:paraId="33A4F963"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Demographic data and playing ability (handicap range, frequency of play)</w:t>
      </w:r>
    </w:p>
    <w:p w14:paraId="5B002660"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Current understanding and application of course management principles</w:t>
      </w:r>
    </w:p>
    <w:p w14:paraId="2FCD21CB"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Usage patterns of existing golf technology solutions</w:t>
      </w:r>
    </w:p>
    <w:p w14:paraId="6B963851"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terest in The Golf Blueprint concept and data contribution willingness</w:t>
      </w:r>
    </w:p>
    <w:p w14:paraId="06C48A6F" w14:textId="72F4F536" w:rsidR="00D636B3" w:rsidRPr="004D7ED2" w:rsidRDefault="00C72701" w:rsidP="004D7ED2">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Feature preferences and priorities for the proposed application</w:t>
      </w:r>
    </w:p>
    <w:p w14:paraId="2FE4A8E8" w14:textId="33956BEC" w:rsidR="000275DB"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The survey received responses from 86 members of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Golf Club. The respondents were formed of a diverse range of playing abilities, with </w:t>
      </w:r>
      <w:r w:rsidR="00E0709C">
        <w:rPr>
          <w:rFonts w:ascii="Times New Roman" w:hAnsi="Times New Roman" w:cs="Times New Roman"/>
          <w:sz w:val="24"/>
          <w:szCs w:val="24"/>
        </w:rPr>
        <w:t>most</w:t>
      </w:r>
      <w:r>
        <w:rPr>
          <w:rFonts w:ascii="Times New Roman" w:hAnsi="Times New Roman" w:cs="Times New Roman"/>
          <w:sz w:val="24"/>
          <w:szCs w:val="24"/>
        </w:rPr>
        <w:t xml:space="preserve"> players (55%), having a current handicap of 11-20. The data also highlights that the respondents have good familiarity with the golf course, with 34% of them playing there once per week, and 38% playing there twice a month.</w:t>
      </w:r>
    </w:p>
    <w:p w14:paraId="1970B5A0" w14:textId="6D9E60CF" w:rsidR="000275DB" w:rsidRPr="000275DB" w:rsidRDefault="000275D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nderstanding of Course Management</w:t>
      </w:r>
    </w:p>
    <w:p w14:paraId="03B0E3AE" w14:textId="5BAB990C" w:rsidR="0067057F"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their current understanding of course management, with five options ranging from ‘Very Good’ to ‘Very Bad’. I wanted to try and gain an understanding of this, as </w:t>
      </w:r>
      <w:r w:rsidR="007E354E">
        <w:rPr>
          <w:rFonts w:ascii="Times New Roman" w:hAnsi="Times New Roman" w:cs="Times New Roman"/>
          <w:sz w:val="24"/>
          <w:szCs w:val="24"/>
        </w:rPr>
        <w:t xml:space="preserve">The Golf Blueprint aims to provide </w:t>
      </w:r>
      <w:r>
        <w:rPr>
          <w:rFonts w:ascii="Times New Roman" w:hAnsi="Times New Roman" w:cs="Times New Roman"/>
          <w:sz w:val="24"/>
          <w:szCs w:val="24"/>
        </w:rPr>
        <w:t>its users a much better understanding of the importance of good course management.</w:t>
      </w:r>
    </w:p>
    <w:p w14:paraId="5399BEF5" w14:textId="669304F3" w:rsidR="00952E19" w:rsidRDefault="00952E19" w:rsidP="0067057F">
      <w:pPr>
        <w:ind w:firstLine="0"/>
        <w:rPr>
          <w:rFonts w:ascii="Times New Roman" w:hAnsi="Times New Roman" w:cs="Times New Roman"/>
          <w:sz w:val="24"/>
          <w:szCs w:val="24"/>
        </w:rPr>
      </w:pPr>
      <w:r>
        <w:rPr>
          <w:rFonts w:ascii="Times New Roman" w:hAnsi="Times New Roman" w:cs="Times New Roman"/>
          <w:sz w:val="24"/>
          <w:szCs w:val="24"/>
        </w:rPr>
        <w:t>In the survey, 80% of respondents report currently having either an ‘Average’, a ‘Bad’ or a ‘Very Bad’ understanding of course management.</w:t>
      </w:r>
    </w:p>
    <w:p w14:paraId="2C4E5747" w14:textId="7754F7E4" w:rsidR="0017788E" w:rsidRDefault="0017788E" w:rsidP="0017788E">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B6EA4E" wp14:editId="75D597A1">
            <wp:extent cx="5731510" cy="3162300"/>
            <wp:effectExtent l="0" t="0" r="0" b="0"/>
            <wp:docPr id="181826419"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6419" name="Picture 1" descr="A graph with different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62300"/>
                    </a:xfrm>
                    <a:prstGeom prst="rect">
                      <a:avLst/>
                    </a:prstGeom>
                  </pic:spPr>
                </pic:pic>
              </a:graphicData>
            </a:graphic>
          </wp:inline>
        </w:drawing>
      </w:r>
    </w:p>
    <w:p w14:paraId="69BB9496" w14:textId="650BDDF0" w:rsidR="0017788E" w:rsidRDefault="0017788E"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2</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course management understanding</w:t>
      </w:r>
      <w:r w:rsidR="00D513A6">
        <w:rPr>
          <w:rFonts w:ascii="Times New Roman" w:hAnsi="Times New Roman" w:cs="Times New Roman"/>
          <w:i/>
          <w:iCs/>
          <w:sz w:val="24"/>
          <w:szCs w:val="24"/>
        </w:rPr>
        <w:t>.</w:t>
      </w:r>
    </w:p>
    <w:p w14:paraId="2E7956B3" w14:textId="77777777" w:rsidR="0017788E" w:rsidRDefault="0017788E" w:rsidP="0017788E">
      <w:pPr>
        <w:spacing w:line="240" w:lineRule="auto"/>
        <w:ind w:firstLine="0"/>
        <w:rPr>
          <w:rFonts w:ascii="Times New Roman" w:hAnsi="Times New Roman" w:cs="Times New Roman"/>
          <w:i/>
          <w:iCs/>
          <w:sz w:val="24"/>
          <w:szCs w:val="24"/>
        </w:rPr>
      </w:pPr>
    </w:p>
    <w:p w14:paraId="70C5A799" w14:textId="764A55C7"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This data showcases a significant gap in current knowledge of course management of play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This signifies an opportunity that The Golf Blueprint could address to improve these statistics.</w:t>
      </w:r>
      <w:r w:rsidR="004916F2">
        <w:rPr>
          <w:rFonts w:ascii="Times New Roman" w:hAnsi="Times New Roman" w:cs="Times New Roman"/>
          <w:sz w:val="24"/>
          <w:szCs w:val="24"/>
        </w:rPr>
        <w:t xml:space="preserve"> As I have identified in the secondary research, employing good course management is an effective technique for improving at golf.</w:t>
      </w:r>
    </w:p>
    <w:p w14:paraId="3D9D322C" w14:textId="529A9C32" w:rsidR="0017788E" w:rsidRDefault="0017788E" w:rsidP="0017788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se of Golf Apps or Technology</w:t>
      </w:r>
    </w:p>
    <w:p w14:paraId="44300D78" w14:textId="2F13D37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whether they currently use any golf related golf applications or technology as a part of their golf game. I asked this question to gain an understanding of whether memb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may be likely or not to adopt a new golfing resource such as The Golf Blueprint, based on their current habits.</w:t>
      </w:r>
    </w:p>
    <w:p w14:paraId="3731543E" w14:textId="0D1E6F9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In the survey, a s</w:t>
      </w:r>
      <w:r w:rsidR="008806E0">
        <w:rPr>
          <w:rFonts w:ascii="Times New Roman" w:hAnsi="Times New Roman" w:cs="Times New Roman"/>
          <w:sz w:val="24"/>
          <w:szCs w:val="24"/>
        </w:rPr>
        <w:t>light</w:t>
      </w:r>
      <w:r>
        <w:rPr>
          <w:rFonts w:ascii="Times New Roman" w:hAnsi="Times New Roman" w:cs="Times New Roman"/>
          <w:sz w:val="24"/>
          <w:szCs w:val="24"/>
        </w:rPr>
        <w:t xml:space="preserve"> majority of 5</w:t>
      </w:r>
      <w:r w:rsidR="00D513A6">
        <w:rPr>
          <w:rFonts w:ascii="Times New Roman" w:hAnsi="Times New Roman" w:cs="Times New Roman"/>
          <w:sz w:val="24"/>
          <w:szCs w:val="24"/>
        </w:rPr>
        <w:t>2</w:t>
      </w:r>
      <w:r>
        <w:rPr>
          <w:rFonts w:ascii="Times New Roman" w:hAnsi="Times New Roman" w:cs="Times New Roman"/>
          <w:sz w:val="24"/>
          <w:szCs w:val="24"/>
        </w:rPr>
        <w:t>% of respondents answered that they do currently use</w:t>
      </w:r>
      <w:r w:rsidR="00D513A6">
        <w:rPr>
          <w:rFonts w:ascii="Times New Roman" w:hAnsi="Times New Roman" w:cs="Times New Roman"/>
          <w:sz w:val="24"/>
          <w:szCs w:val="24"/>
        </w:rPr>
        <w:t xml:space="preserve"> a golf related app or technology.</w:t>
      </w:r>
    </w:p>
    <w:p w14:paraId="013FD592" w14:textId="1F35988F"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2A6F44" wp14:editId="7D7F83A8">
            <wp:extent cx="5731510" cy="3155950"/>
            <wp:effectExtent l="0" t="0" r="0" b="6350"/>
            <wp:docPr id="259019540" name="Picture 2"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19540" name="Picture 2" descr="A graph with blue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155950"/>
                    </a:xfrm>
                    <a:prstGeom prst="rect">
                      <a:avLst/>
                    </a:prstGeom>
                  </pic:spPr>
                </pic:pic>
              </a:graphicData>
            </a:graphic>
          </wp:inline>
        </w:drawing>
      </w:r>
    </w:p>
    <w:p w14:paraId="658B956C" w14:textId="26AF6050" w:rsidR="00D513A6" w:rsidRDefault="00D513A6" w:rsidP="00D513A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3</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adoption of golf apps/technology</w:t>
      </w:r>
    </w:p>
    <w:p w14:paraId="495139CF" w14:textId="2326E730"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When asked in detail what specific features of these apps that the respondents find the most useful, 10 respondents (12%) answered that they utilise these apps for getting yardages for their next shots while playing. Also, 21 respondents (25%) replied that they like to use these apps for entering and keeping track of their scores while they are playing.</w:t>
      </w:r>
    </w:p>
    <w:p w14:paraId="12D3591A" w14:textId="1B9765A5"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Th</w:t>
      </w:r>
      <w:r w:rsidR="00AC5E6C">
        <w:rPr>
          <w:rFonts w:ascii="Times New Roman" w:hAnsi="Times New Roman" w:cs="Times New Roman"/>
          <w:sz w:val="24"/>
          <w:szCs w:val="24"/>
        </w:rPr>
        <w:t>ese findings</w:t>
      </w:r>
      <w:r>
        <w:rPr>
          <w:rFonts w:ascii="Times New Roman" w:hAnsi="Times New Roman" w:cs="Times New Roman"/>
          <w:sz w:val="24"/>
          <w:szCs w:val="24"/>
        </w:rPr>
        <w:t xml:space="preserve"> show</w:t>
      </w:r>
      <w:r w:rsidR="00AC5E6C">
        <w:rPr>
          <w:rFonts w:ascii="Times New Roman" w:hAnsi="Times New Roman" w:cs="Times New Roman"/>
          <w:sz w:val="24"/>
          <w:szCs w:val="24"/>
        </w:rPr>
        <w:t>case</w:t>
      </w:r>
      <w:r>
        <w:rPr>
          <w:rFonts w:ascii="Times New Roman" w:hAnsi="Times New Roman" w:cs="Times New Roman"/>
          <w:sz w:val="24"/>
          <w:szCs w:val="24"/>
        </w:rPr>
        <w:t xml:space="preserve"> that there is a </w:t>
      </w:r>
      <w:r w:rsidR="008806E0">
        <w:rPr>
          <w:rFonts w:ascii="Times New Roman" w:hAnsi="Times New Roman" w:cs="Times New Roman"/>
          <w:sz w:val="24"/>
          <w:szCs w:val="24"/>
        </w:rPr>
        <w:t xml:space="preserve">significant proportion </w:t>
      </w:r>
      <w:r>
        <w:rPr>
          <w:rFonts w:ascii="Times New Roman" w:hAnsi="Times New Roman" w:cs="Times New Roman"/>
          <w:sz w:val="24"/>
          <w:szCs w:val="24"/>
        </w:rPr>
        <w:t xml:space="preserve">of golf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ho regularly use golf applications or technology at the moment. This </w:t>
      </w:r>
      <w:r w:rsidR="00BA13EF">
        <w:rPr>
          <w:rFonts w:ascii="Times New Roman" w:hAnsi="Times New Roman" w:cs="Times New Roman"/>
          <w:sz w:val="24"/>
          <w:szCs w:val="24"/>
        </w:rPr>
        <w:t xml:space="preserve">is positive </w:t>
      </w:r>
      <w:r>
        <w:rPr>
          <w:rFonts w:ascii="Times New Roman" w:hAnsi="Times New Roman" w:cs="Times New Roman"/>
          <w:sz w:val="24"/>
          <w:szCs w:val="24"/>
        </w:rPr>
        <w:t xml:space="preserve">for The Golf Blueprint, as </w:t>
      </w:r>
      <w:r w:rsidR="00BA13EF">
        <w:rPr>
          <w:rFonts w:ascii="Times New Roman" w:hAnsi="Times New Roman" w:cs="Times New Roman"/>
          <w:sz w:val="24"/>
          <w:szCs w:val="24"/>
        </w:rPr>
        <w:t xml:space="preserve">it </w:t>
      </w:r>
      <w:r w:rsidR="003002EB">
        <w:rPr>
          <w:rFonts w:ascii="Times New Roman" w:hAnsi="Times New Roman" w:cs="Times New Roman"/>
          <w:sz w:val="24"/>
          <w:szCs w:val="24"/>
        </w:rPr>
        <w:t xml:space="preserve">shows it </w:t>
      </w:r>
      <w:r w:rsidR="00BA13EF">
        <w:rPr>
          <w:rFonts w:ascii="Times New Roman" w:hAnsi="Times New Roman" w:cs="Times New Roman"/>
          <w:sz w:val="24"/>
          <w:szCs w:val="24"/>
        </w:rPr>
        <w:t>could easily become a part of these golfers’ routines.</w:t>
      </w:r>
    </w:p>
    <w:p w14:paraId="51126BF3" w14:textId="77777777" w:rsidR="00D513A6" w:rsidRDefault="00D513A6" w:rsidP="00D513A6">
      <w:pPr>
        <w:spacing w:line="240" w:lineRule="auto"/>
        <w:ind w:firstLine="0"/>
        <w:rPr>
          <w:rFonts w:ascii="Times New Roman" w:hAnsi="Times New Roman" w:cs="Times New Roman"/>
          <w:sz w:val="24"/>
          <w:szCs w:val="24"/>
        </w:rPr>
      </w:pPr>
    </w:p>
    <w:p w14:paraId="62E597A9" w14:textId="7D115F74" w:rsidR="00D513A6" w:rsidRPr="00D513A6" w:rsidRDefault="00D513A6" w:rsidP="00D513A6">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Interest Levels in an App/Website </w:t>
      </w:r>
      <w:r w:rsidR="00D30F69">
        <w:rPr>
          <w:rFonts w:ascii="Times New Roman" w:hAnsi="Times New Roman" w:cs="Times New Roman"/>
          <w:b/>
          <w:bCs/>
          <w:sz w:val="24"/>
          <w:szCs w:val="24"/>
          <w:u w:val="single"/>
        </w:rPr>
        <w:t>such as The Golf Blueprint</w:t>
      </w:r>
    </w:p>
    <w:p w14:paraId="20728CAD" w14:textId="6A452C26" w:rsidR="00D513A6" w:rsidRDefault="00D30F69" w:rsidP="0067057F">
      <w:pPr>
        <w:ind w:firstLine="0"/>
        <w:rPr>
          <w:rFonts w:ascii="Times New Roman" w:hAnsi="Times New Roman" w:cs="Times New Roman"/>
          <w:sz w:val="24"/>
          <w:szCs w:val="24"/>
        </w:rPr>
      </w:pPr>
      <w:r>
        <w:rPr>
          <w:rFonts w:ascii="Times New Roman" w:hAnsi="Times New Roman" w:cs="Times New Roman"/>
          <w:sz w:val="24"/>
          <w:szCs w:val="24"/>
        </w:rPr>
        <w:t>I asked the respondents their interest level</w:t>
      </w:r>
      <w:r w:rsidR="00F23443">
        <w:rPr>
          <w:rFonts w:ascii="Times New Roman" w:hAnsi="Times New Roman" w:cs="Times New Roman"/>
          <w:sz w:val="24"/>
          <w:szCs w:val="24"/>
        </w:rPr>
        <w:t>s</w:t>
      </w:r>
      <w:r>
        <w:rPr>
          <w:rFonts w:ascii="Times New Roman" w:hAnsi="Times New Roman" w:cs="Times New Roman"/>
          <w:sz w:val="24"/>
          <w:szCs w:val="24"/>
        </w:rPr>
        <w:t xml:space="preserve"> in a resource such as The Golf Blueprint, with </w:t>
      </w:r>
      <w:r w:rsidR="00F23443">
        <w:rPr>
          <w:rFonts w:ascii="Times New Roman" w:hAnsi="Times New Roman" w:cs="Times New Roman"/>
          <w:sz w:val="24"/>
          <w:szCs w:val="24"/>
        </w:rPr>
        <w:t>four</w:t>
      </w:r>
      <w:r>
        <w:rPr>
          <w:rFonts w:ascii="Times New Roman" w:hAnsi="Times New Roman" w:cs="Times New Roman"/>
          <w:sz w:val="24"/>
          <w:szCs w:val="24"/>
        </w:rPr>
        <w:t xml:space="preserve"> options ranging from ‘Very Uninterested’ to ‘Very Interested’. I wanted to ask this question to directly ask the p</w:t>
      </w:r>
      <w:r w:rsidR="00CC6EBF">
        <w:rPr>
          <w:rFonts w:ascii="Times New Roman" w:hAnsi="Times New Roman" w:cs="Times New Roman"/>
          <w:sz w:val="24"/>
          <w:szCs w:val="24"/>
        </w:rPr>
        <w:t>rospective users whether they think it would be something that they would be likely to adopt.</w:t>
      </w:r>
    </w:p>
    <w:p w14:paraId="5A1A80FA" w14:textId="26F41AD9" w:rsidR="00CC6EBF" w:rsidRDefault="00CC6EBF" w:rsidP="0067057F">
      <w:pPr>
        <w:ind w:firstLine="0"/>
        <w:rPr>
          <w:rFonts w:ascii="Times New Roman" w:hAnsi="Times New Roman" w:cs="Times New Roman"/>
          <w:sz w:val="24"/>
          <w:szCs w:val="24"/>
        </w:rPr>
      </w:pPr>
      <w:r>
        <w:rPr>
          <w:rFonts w:ascii="Times New Roman" w:hAnsi="Times New Roman" w:cs="Times New Roman"/>
          <w:sz w:val="24"/>
          <w:szCs w:val="24"/>
        </w:rPr>
        <w:t>The question provided very positive results</w:t>
      </w:r>
      <w:r w:rsidR="00390283">
        <w:rPr>
          <w:rFonts w:ascii="Times New Roman" w:hAnsi="Times New Roman" w:cs="Times New Roman"/>
          <w:sz w:val="24"/>
          <w:szCs w:val="24"/>
        </w:rPr>
        <w:t>, with 72 respondents (85%), responding with either ‘Very Interested’ or ‘Interested’.</w:t>
      </w:r>
    </w:p>
    <w:p w14:paraId="66C6E6CE" w14:textId="1DE64EC7" w:rsidR="00390283" w:rsidRDefault="00390283" w:rsidP="00DD4AE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68E68F" wp14:editId="061F6558">
            <wp:extent cx="5731510" cy="3158490"/>
            <wp:effectExtent l="0" t="0" r="0" b="3810"/>
            <wp:docPr id="1152001557" name="Picture 3"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001557" name="Picture 3" descr="A graph with blu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58490"/>
                    </a:xfrm>
                    <a:prstGeom prst="rect">
                      <a:avLst/>
                    </a:prstGeom>
                  </pic:spPr>
                </pic:pic>
              </a:graphicData>
            </a:graphic>
          </wp:inline>
        </w:drawing>
      </w:r>
    </w:p>
    <w:p w14:paraId="3CAAC310" w14:textId="183BBF41" w:rsidR="00DD4AE6" w:rsidRDefault="00DD4AE6" w:rsidP="00DD4AE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4</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data of </w:t>
      </w:r>
      <w:r w:rsidR="00AD4B50">
        <w:rPr>
          <w:rFonts w:ascii="Times New Roman" w:hAnsi="Times New Roman" w:cs="Times New Roman"/>
          <w:i/>
          <w:iCs/>
          <w:sz w:val="24"/>
          <w:szCs w:val="24"/>
        </w:rPr>
        <w:t>interest levels in The Golf Blueprint.</w:t>
      </w:r>
    </w:p>
    <w:p w14:paraId="0F229495" w14:textId="24ECFED7" w:rsidR="00DD4AE6" w:rsidRDefault="00DD4AE6" w:rsidP="0067057F">
      <w:pPr>
        <w:ind w:firstLine="0"/>
        <w:rPr>
          <w:rFonts w:ascii="Times New Roman" w:hAnsi="Times New Roman" w:cs="Times New Roman"/>
          <w:sz w:val="24"/>
          <w:szCs w:val="24"/>
        </w:rPr>
      </w:pPr>
      <w:r>
        <w:rPr>
          <w:rFonts w:ascii="Times New Roman" w:hAnsi="Times New Roman" w:cs="Times New Roman"/>
          <w:sz w:val="24"/>
          <w:szCs w:val="24"/>
        </w:rPr>
        <w:t>This data show</w:t>
      </w:r>
      <w:r w:rsidR="00244798">
        <w:rPr>
          <w:rFonts w:ascii="Times New Roman" w:hAnsi="Times New Roman" w:cs="Times New Roman"/>
          <w:sz w:val="24"/>
          <w:szCs w:val="24"/>
        </w:rPr>
        <w:t>s</w:t>
      </w:r>
      <w:r>
        <w:rPr>
          <w:rFonts w:ascii="Times New Roman" w:hAnsi="Times New Roman" w:cs="Times New Roman"/>
          <w:sz w:val="24"/>
          <w:szCs w:val="24"/>
        </w:rPr>
        <w:t xml:space="preserve"> a very </w:t>
      </w:r>
      <w:r w:rsidR="00244798">
        <w:rPr>
          <w:rFonts w:ascii="Times New Roman" w:hAnsi="Times New Roman" w:cs="Times New Roman"/>
          <w:sz w:val="24"/>
          <w:szCs w:val="24"/>
        </w:rPr>
        <w:t>high</w:t>
      </w:r>
      <w:r>
        <w:rPr>
          <w:rFonts w:ascii="Times New Roman" w:hAnsi="Times New Roman" w:cs="Times New Roman"/>
          <w:sz w:val="24"/>
          <w:szCs w:val="24"/>
        </w:rPr>
        <w:t xml:space="preserve"> </w:t>
      </w:r>
      <w:r w:rsidR="00244798">
        <w:rPr>
          <w:rFonts w:ascii="Times New Roman" w:hAnsi="Times New Roman" w:cs="Times New Roman"/>
          <w:sz w:val="24"/>
          <w:szCs w:val="24"/>
        </w:rPr>
        <w:t>level of interest from the respondents towards The Golf Blueprint. This supports my own beliefs that the resource would be very popular.</w:t>
      </w:r>
    </w:p>
    <w:p w14:paraId="1F9C1406" w14:textId="73FCFA75" w:rsidR="00244798" w:rsidRPr="00244798" w:rsidRDefault="00244798"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Willingness to Participate in the Required Data Collection</w:t>
      </w:r>
    </w:p>
    <w:p w14:paraId="576B5CE7" w14:textId="48965AD1"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Finally, I wanted to gain some insight into whether the respondents would be willing to contribute their own data from their rounds of golf towards the resource. This is an important consideration because the success of the resource will rely on users supplying the database with accurate data for trends to begin to form.</w:t>
      </w:r>
    </w:p>
    <w:p w14:paraId="2DF0F00C" w14:textId="76DE3FB8"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question also provided very positive results, with 75 respondents (88%), saying that they would be willing to provide data </w:t>
      </w:r>
      <w:r w:rsidR="005E431F">
        <w:rPr>
          <w:rFonts w:ascii="Times New Roman" w:eastAsia="Helvetica Neue" w:hAnsi="Times New Roman" w:cs="Times New Roman"/>
          <w:color w:val="32363A"/>
          <w:sz w:val="24"/>
          <w:szCs w:val="24"/>
        </w:rPr>
        <w:t>to</w:t>
      </w:r>
      <w:r>
        <w:rPr>
          <w:rFonts w:ascii="Times New Roman" w:eastAsia="Helvetica Neue" w:hAnsi="Times New Roman" w:cs="Times New Roman"/>
          <w:color w:val="32363A"/>
          <w:sz w:val="24"/>
          <w:szCs w:val="24"/>
        </w:rPr>
        <w:t xml:space="preserve"> benefit The Golf Blueprint’s accuracy and usefulness.</w:t>
      </w:r>
    </w:p>
    <w:p w14:paraId="5A3E84CF" w14:textId="7B79BA1D" w:rsidR="00244798" w:rsidRDefault="00244798" w:rsidP="00244798">
      <w:pPr>
        <w:spacing w:line="240" w:lineRule="auto"/>
        <w:ind w:firstLine="0"/>
        <w:rPr>
          <w:rFonts w:ascii="Times New Roman" w:eastAsia="Helvetica Neue" w:hAnsi="Times New Roman" w:cs="Times New Roman"/>
          <w:color w:val="32363A"/>
          <w:sz w:val="24"/>
          <w:szCs w:val="24"/>
        </w:rPr>
      </w:pPr>
      <w:r>
        <w:rPr>
          <w:rFonts w:ascii="Times New Roman" w:eastAsia="Helvetica Neue" w:hAnsi="Times New Roman" w:cs="Times New Roman"/>
          <w:noProof/>
          <w:color w:val="32363A"/>
          <w:sz w:val="24"/>
          <w:szCs w:val="24"/>
        </w:rPr>
        <w:lastRenderedPageBreak/>
        <w:drawing>
          <wp:inline distT="0" distB="0" distL="0" distR="0" wp14:anchorId="07E5D743" wp14:editId="4AD5C625">
            <wp:extent cx="5731510" cy="3165475"/>
            <wp:effectExtent l="0" t="0" r="0" b="0"/>
            <wp:docPr id="59412432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24327" name="Picture 4"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65475"/>
                    </a:xfrm>
                    <a:prstGeom prst="rect">
                      <a:avLst/>
                    </a:prstGeom>
                  </pic:spPr>
                </pic:pic>
              </a:graphicData>
            </a:graphic>
          </wp:inline>
        </w:drawing>
      </w:r>
    </w:p>
    <w:p w14:paraId="74EA90DC" w14:textId="376B7DA9" w:rsidR="00244798" w:rsidRDefault="00244798" w:rsidP="00244798">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5</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willingness to participate in data collection.</w:t>
      </w:r>
    </w:p>
    <w:p w14:paraId="200B8498" w14:textId="02117B28" w:rsidR="00244798" w:rsidRDefault="001065C4"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w:t>
      </w:r>
      <w:r w:rsidR="00337CD1">
        <w:rPr>
          <w:rFonts w:ascii="Times New Roman" w:eastAsia="Helvetica Neue" w:hAnsi="Times New Roman" w:cs="Times New Roman"/>
          <w:color w:val="32363A"/>
          <w:sz w:val="24"/>
          <w:szCs w:val="24"/>
        </w:rPr>
        <w:t>strongly suggests</w:t>
      </w:r>
      <w:r>
        <w:rPr>
          <w:rFonts w:ascii="Times New Roman" w:eastAsia="Helvetica Neue" w:hAnsi="Times New Roman" w:cs="Times New Roman"/>
          <w:color w:val="32363A"/>
          <w:sz w:val="24"/>
          <w:szCs w:val="24"/>
        </w:rPr>
        <w:t xml:space="preserve"> that the potential future users of The Golf Blueprint would be happy to contribute their own data, which would create a sustainable resource.</w:t>
      </w:r>
    </w:p>
    <w:p w14:paraId="654502B3" w14:textId="10EFBA97" w:rsidR="005E431F" w:rsidRDefault="005E431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Desirable Features of The Resource</w:t>
      </w:r>
    </w:p>
    <w:p w14:paraId="4453D827" w14:textId="69214077" w:rsidR="005E431F"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final question of the survey</w:t>
      </w:r>
      <w:r w:rsidR="005E431F">
        <w:rPr>
          <w:rFonts w:ascii="Times New Roman" w:eastAsia="Helvetica Neue" w:hAnsi="Times New Roman" w:cs="Times New Roman"/>
          <w:color w:val="32363A"/>
          <w:sz w:val="24"/>
          <w:szCs w:val="24"/>
        </w:rPr>
        <w:t xml:space="preserve"> asks the respondents</w:t>
      </w:r>
      <w:r>
        <w:rPr>
          <w:rFonts w:ascii="Times New Roman" w:eastAsia="Helvetica Neue" w:hAnsi="Times New Roman" w:cs="Times New Roman"/>
          <w:color w:val="32363A"/>
          <w:sz w:val="24"/>
          <w:szCs w:val="24"/>
        </w:rPr>
        <w:t xml:space="preserve"> specifically what features they would like to see on the website/resource. I wanted to make sure that I was directly asking the target audience of this resource what features may be important to them, to hopefully help me with my design phase of the software development.</w:t>
      </w:r>
    </w:p>
    <w:p w14:paraId="377A15E3" w14:textId="2F92E58A" w:rsidR="009E6039"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qualitative data gained from this question provided me with the following information around their wishes. 12 respondents (14%) specifically mentioned that they would want the resource to be easy/simple to use. This is a very important consideration for me as I will be targeting a wide age range of users, who may have differing technological capabilities</w:t>
      </w:r>
      <w:r w:rsidR="00ED37CA">
        <w:rPr>
          <w:rFonts w:ascii="Times New Roman" w:eastAsia="Helvetica Neue" w:hAnsi="Times New Roman" w:cs="Times New Roman"/>
          <w:color w:val="32363A"/>
          <w:sz w:val="24"/>
          <w:szCs w:val="24"/>
        </w:rPr>
        <w:t xml:space="preserve">. This has highlighted the necessity for me to create an </w:t>
      </w:r>
      <w:r w:rsidR="002E7E86">
        <w:rPr>
          <w:rFonts w:ascii="Times New Roman" w:eastAsia="Helvetica Neue" w:hAnsi="Times New Roman" w:cs="Times New Roman"/>
          <w:color w:val="32363A"/>
          <w:sz w:val="24"/>
          <w:szCs w:val="24"/>
        </w:rPr>
        <w:t>easy-to-use</w:t>
      </w:r>
      <w:r w:rsidR="00ED37CA">
        <w:rPr>
          <w:rFonts w:ascii="Times New Roman" w:eastAsia="Helvetica Neue" w:hAnsi="Times New Roman" w:cs="Times New Roman"/>
          <w:color w:val="32363A"/>
          <w:sz w:val="24"/>
          <w:szCs w:val="24"/>
        </w:rPr>
        <w:t xml:space="preserve"> interface to ensure user satisfaction.</w:t>
      </w:r>
    </w:p>
    <w:p w14:paraId="498223F1" w14:textId="77777777" w:rsidR="009E6039" w:rsidRPr="005E431F" w:rsidRDefault="009E6039" w:rsidP="0067057F">
      <w:pPr>
        <w:ind w:firstLine="0"/>
        <w:rPr>
          <w:rFonts w:ascii="Times New Roman" w:eastAsia="Helvetica Neue" w:hAnsi="Times New Roman" w:cs="Times New Roman"/>
          <w:color w:val="32363A"/>
          <w:sz w:val="24"/>
          <w:szCs w:val="24"/>
        </w:rPr>
      </w:pPr>
    </w:p>
    <w:p w14:paraId="706BEF85" w14:textId="422DF3AC" w:rsidR="006A0AAF" w:rsidRDefault="00787740" w:rsidP="00787740">
      <w:pPr>
        <w:pStyle w:val="Heading2"/>
        <w:rPr>
          <w:rFonts w:ascii="Times New Roman" w:eastAsia="Helvetica Neue" w:hAnsi="Times New Roman" w:cs="Times New Roman"/>
        </w:rPr>
      </w:pPr>
      <w:r>
        <w:rPr>
          <w:rFonts w:ascii="Times New Roman" w:eastAsia="Helvetica Neue" w:hAnsi="Times New Roman" w:cs="Times New Roman"/>
        </w:rPr>
        <w:t xml:space="preserve">3.3 </w:t>
      </w:r>
      <w:r w:rsidR="006A0AAF" w:rsidRPr="00787740">
        <w:rPr>
          <w:rFonts w:ascii="Times New Roman" w:eastAsia="Helvetica Neue" w:hAnsi="Times New Roman" w:cs="Times New Roman"/>
        </w:rPr>
        <w:t>Key Findings</w:t>
      </w:r>
    </w:p>
    <w:p w14:paraId="6E57D166" w14:textId="77777777" w:rsidR="00787740" w:rsidRPr="00787740" w:rsidRDefault="00787740" w:rsidP="00787740"/>
    <w:p w14:paraId="78D4CCD1" w14:textId="4779533C" w:rsidR="006A0AAF" w:rsidRDefault="00F1082E"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comprehensive research conducted through primary and secondary research provide clear validation for The Golf Blueprint concept and helps to give specific direction for its development.</w:t>
      </w:r>
    </w:p>
    <w:p w14:paraId="044F5B31" w14:textId="2827BFE1" w:rsidR="00F1082E" w:rsidRDefault="00F1082E" w:rsidP="0067057F">
      <w:pPr>
        <w:ind w:firstLine="0"/>
        <w:rPr>
          <w:rFonts w:ascii="Times New Roman" w:eastAsia="Helvetica Neue" w:hAnsi="Times New Roman" w:cs="Times New Roman"/>
          <w:color w:val="32363A"/>
          <w:sz w:val="24"/>
          <w:szCs w:val="24"/>
        </w:rPr>
      </w:pPr>
      <w:r w:rsidRPr="00F1082E">
        <w:rPr>
          <w:rFonts w:ascii="Times New Roman" w:eastAsia="Helvetica Neue" w:hAnsi="Times New Roman" w:cs="Times New Roman"/>
          <w:color w:val="32363A"/>
          <w:sz w:val="24"/>
          <w:szCs w:val="24"/>
        </w:rPr>
        <w:t>The primary research confirms a significant gap between current golf technology offerings and golfers' strategic needs</w:t>
      </w:r>
      <w:r>
        <w:rPr>
          <w:rFonts w:ascii="Times New Roman" w:eastAsia="Helvetica Neue" w:hAnsi="Times New Roman" w:cs="Times New Roman"/>
          <w:color w:val="32363A"/>
          <w:sz w:val="24"/>
          <w:szCs w:val="24"/>
        </w:rPr>
        <w:t>, with 80% of respondents</w:t>
      </w:r>
      <w:r w:rsidR="00603C6D">
        <w:rPr>
          <w:rFonts w:ascii="Times New Roman" w:eastAsia="Helvetica Neue" w:hAnsi="Times New Roman" w:cs="Times New Roman"/>
          <w:color w:val="32363A"/>
          <w:sz w:val="24"/>
          <w:szCs w:val="24"/>
        </w:rPr>
        <w:t xml:space="preserve">, regardless of current golfing ability </w:t>
      </w:r>
      <w:r>
        <w:rPr>
          <w:rFonts w:ascii="Times New Roman" w:eastAsia="Helvetica Neue" w:hAnsi="Times New Roman" w:cs="Times New Roman"/>
          <w:color w:val="32363A"/>
          <w:sz w:val="24"/>
          <w:szCs w:val="24"/>
        </w:rPr>
        <w:t>reporting to have a</w:t>
      </w:r>
      <w:r w:rsidR="00603C6D">
        <w:rPr>
          <w:rFonts w:ascii="Times New Roman" w:eastAsia="Helvetica Neue" w:hAnsi="Times New Roman" w:cs="Times New Roman"/>
          <w:color w:val="32363A"/>
          <w:sz w:val="24"/>
          <w:szCs w:val="24"/>
        </w:rPr>
        <w:t>n</w:t>
      </w:r>
      <w:r>
        <w:rPr>
          <w:rFonts w:ascii="Times New Roman" w:eastAsia="Helvetica Neue" w:hAnsi="Times New Roman" w:cs="Times New Roman"/>
          <w:color w:val="32363A"/>
          <w:sz w:val="24"/>
          <w:szCs w:val="24"/>
        </w:rPr>
        <w:t xml:space="preserve"> ‘Average’ or worse understanding of course management. </w:t>
      </w:r>
      <w:r w:rsidR="005E431F">
        <w:rPr>
          <w:rFonts w:ascii="Times New Roman" w:eastAsia="Helvetica Neue" w:hAnsi="Times New Roman" w:cs="Times New Roman"/>
          <w:color w:val="32363A"/>
          <w:sz w:val="24"/>
          <w:szCs w:val="24"/>
        </w:rPr>
        <w:t>Although</w:t>
      </w:r>
      <w:r w:rsidRPr="00F1082E">
        <w:rPr>
          <w:rFonts w:ascii="Times New Roman" w:eastAsia="Helvetica Neue" w:hAnsi="Times New Roman" w:cs="Times New Roman"/>
          <w:color w:val="32363A"/>
          <w:sz w:val="24"/>
          <w:szCs w:val="24"/>
        </w:rPr>
        <w:t xml:space="preserve"> 52% of respondents currently use golf technology, these applications focus primarily on distance measurement (12% of users) and score tracking (25% of users), with </w:t>
      </w:r>
      <w:r>
        <w:rPr>
          <w:rFonts w:ascii="Times New Roman" w:eastAsia="Helvetica Neue" w:hAnsi="Times New Roman" w:cs="Times New Roman"/>
          <w:color w:val="32363A"/>
          <w:sz w:val="24"/>
          <w:szCs w:val="24"/>
        </w:rPr>
        <w:t xml:space="preserve">little support </w:t>
      </w:r>
      <w:r w:rsidRPr="00F1082E">
        <w:rPr>
          <w:rFonts w:ascii="Times New Roman" w:eastAsia="Helvetica Neue" w:hAnsi="Times New Roman" w:cs="Times New Roman"/>
          <w:color w:val="32363A"/>
          <w:sz w:val="24"/>
          <w:szCs w:val="24"/>
        </w:rPr>
        <w:t>for course management decision-making. This gap directly correlates with the 85% interest level in The Golf Blueprint concept, validating the core premise of the project.</w:t>
      </w:r>
    </w:p>
    <w:p w14:paraId="7CE9B8B2" w14:textId="73576682" w:rsidR="00682139" w:rsidRDefault="00AB588F"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I must make sure that I create a well-designed user interface that is easy to use. I will be relying on the users to input their own golfing data to create as useful a resource as possible, making retaining the users a necessity.</w:t>
      </w:r>
      <w:r w:rsidR="002E4FBB">
        <w:rPr>
          <w:rFonts w:ascii="Times New Roman" w:eastAsia="Helvetica Neue" w:hAnsi="Times New Roman" w:cs="Times New Roman"/>
          <w:color w:val="32363A"/>
          <w:sz w:val="24"/>
          <w:szCs w:val="24"/>
        </w:rPr>
        <w:t xml:space="preserve"> The interface must allow for users to quickly enter in their shot data, to prevent it from taking up too much time from their day.</w:t>
      </w:r>
    </w:p>
    <w:p w14:paraId="452B6394" w14:textId="58ADD50E" w:rsidR="00812BEF" w:rsidRDefault="00812BE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Research Limitations</w:t>
      </w:r>
    </w:p>
    <w:p w14:paraId="08D481F2" w14:textId="0C8F26AD" w:rsidR="00812BEF" w:rsidRDefault="00812BEF" w:rsidP="0067057F">
      <w:pPr>
        <w:ind w:firstLine="0"/>
        <w:rPr>
          <w:rFonts w:ascii="Times New Roman" w:eastAsia="Helvetica Neue" w:hAnsi="Times New Roman" w:cs="Times New Roman"/>
          <w:color w:val="32363A"/>
          <w:sz w:val="24"/>
          <w:szCs w:val="24"/>
        </w:rPr>
      </w:pPr>
      <w:r w:rsidRPr="00812BEF">
        <w:rPr>
          <w:rFonts w:ascii="Times New Roman" w:eastAsia="Helvetica Neue" w:hAnsi="Times New Roman" w:cs="Times New Roman"/>
          <w:color w:val="32363A"/>
          <w:sz w:val="24"/>
          <w:szCs w:val="24"/>
        </w:rPr>
        <w:t>While the research provides strong validation for The Golf Blueprint concept, some limitations should be acknowledged. Despite efforts to include diverse participants, the sample may over-represent more engaged club members</w:t>
      </w:r>
      <w:r>
        <w:rPr>
          <w:rFonts w:ascii="Times New Roman" w:eastAsia="Helvetica Neue" w:hAnsi="Times New Roman" w:cs="Times New Roman"/>
          <w:color w:val="32363A"/>
          <w:sz w:val="24"/>
          <w:szCs w:val="24"/>
        </w:rPr>
        <w:t>, with 46% of respondents playing at least once a week or more.</w:t>
      </w:r>
      <w:r w:rsidR="002E4FBB">
        <w:rPr>
          <w:rFonts w:ascii="Times New Roman" w:eastAsia="Helvetica Neue" w:hAnsi="Times New Roman" w:cs="Times New Roman"/>
          <w:color w:val="32363A"/>
          <w:sz w:val="24"/>
          <w:szCs w:val="24"/>
        </w:rPr>
        <w:t xml:space="preserve"> This could mean that although very keen golfers may be interested </w:t>
      </w:r>
      <w:r w:rsidR="002E4FBB">
        <w:rPr>
          <w:rFonts w:ascii="Times New Roman" w:eastAsia="Helvetica Neue" w:hAnsi="Times New Roman" w:cs="Times New Roman"/>
          <w:color w:val="32363A"/>
          <w:sz w:val="24"/>
          <w:szCs w:val="24"/>
        </w:rPr>
        <w:lastRenderedPageBreak/>
        <w:t>in the resource, I might need to adopt a different approach for gaining traction with those who do not play as much.</w:t>
      </w:r>
    </w:p>
    <w:p w14:paraId="1AAD284F" w14:textId="6B9E59C6" w:rsidR="002E4FBB" w:rsidRDefault="002E4FBB"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Another limitation was the number of participants involved in the survey. </w:t>
      </w:r>
      <w:r w:rsidR="00CE1799">
        <w:rPr>
          <w:rFonts w:ascii="Times New Roman" w:eastAsia="Helvetica Neue" w:hAnsi="Times New Roman" w:cs="Times New Roman"/>
          <w:color w:val="32363A"/>
          <w:sz w:val="24"/>
          <w:szCs w:val="24"/>
        </w:rPr>
        <w:t xml:space="preserve">Although I was able to gather data from 86 members, this is still a small sample size for a club that has over 600 active members. The data that I have collected could fail to represent the views and wishes of the </w:t>
      </w:r>
      <w:r w:rsidR="00D35F97">
        <w:rPr>
          <w:rFonts w:ascii="Times New Roman" w:eastAsia="Helvetica Neue" w:hAnsi="Times New Roman" w:cs="Times New Roman"/>
          <w:color w:val="32363A"/>
          <w:sz w:val="24"/>
          <w:szCs w:val="24"/>
        </w:rPr>
        <w:t xml:space="preserve">entire </w:t>
      </w:r>
      <w:r w:rsidR="009A72DF">
        <w:rPr>
          <w:rFonts w:ascii="Times New Roman" w:eastAsia="Helvetica Neue" w:hAnsi="Times New Roman" w:cs="Times New Roman"/>
          <w:color w:val="32363A"/>
          <w:sz w:val="24"/>
          <w:szCs w:val="24"/>
        </w:rPr>
        <w:t>member</w:t>
      </w:r>
      <w:r w:rsidR="003A087D">
        <w:rPr>
          <w:rFonts w:ascii="Times New Roman" w:eastAsia="Helvetica Neue" w:hAnsi="Times New Roman" w:cs="Times New Roman"/>
          <w:color w:val="32363A"/>
          <w:sz w:val="24"/>
          <w:szCs w:val="24"/>
        </w:rPr>
        <w:t xml:space="preserve"> base</w:t>
      </w:r>
      <w:r w:rsidR="00D35F97">
        <w:rPr>
          <w:rFonts w:ascii="Times New Roman" w:eastAsia="Helvetica Neue" w:hAnsi="Times New Roman" w:cs="Times New Roman"/>
          <w:color w:val="32363A"/>
          <w:sz w:val="24"/>
          <w:szCs w:val="24"/>
        </w:rPr>
        <w:t>.</w:t>
      </w:r>
    </w:p>
    <w:p w14:paraId="6A34C0D0" w14:textId="0082DBA8" w:rsidR="00A47C45" w:rsidRDefault="0039782B" w:rsidP="00A47C45">
      <w:pPr>
        <w:pStyle w:val="Heading1"/>
        <w:rPr>
          <w:rFonts w:ascii="Times New Roman" w:eastAsia="Helvetica Neue" w:hAnsi="Times New Roman" w:cs="Times New Roman"/>
        </w:rPr>
      </w:pPr>
      <w:r>
        <w:rPr>
          <w:rFonts w:ascii="Times New Roman" w:eastAsia="Helvetica Neue" w:hAnsi="Times New Roman" w:cs="Times New Roman"/>
        </w:rPr>
        <w:t xml:space="preserve">4. </w:t>
      </w:r>
      <w:r w:rsidR="00A47C45" w:rsidRPr="00A47C45">
        <w:rPr>
          <w:rFonts w:ascii="Times New Roman" w:eastAsia="Helvetica Neue" w:hAnsi="Times New Roman" w:cs="Times New Roman"/>
        </w:rPr>
        <w:t>Requirements</w:t>
      </w:r>
    </w:p>
    <w:p w14:paraId="5D2F2F81" w14:textId="77777777" w:rsidR="00A47C45" w:rsidRDefault="00A47C45" w:rsidP="00A47C45"/>
    <w:p w14:paraId="7E719B0A" w14:textId="29EE4B72" w:rsidR="0039782B" w:rsidRDefault="0039782B" w:rsidP="00E310F3">
      <w:pPr>
        <w:pStyle w:val="Heading2"/>
        <w:rPr>
          <w:rFonts w:ascii="Times New Roman" w:hAnsi="Times New Roman" w:cs="Times New Roman"/>
        </w:rPr>
      </w:pPr>
      <w:r>
        <w:rPr>
          <w:rFonts w:ascii="Times New Roman" w:hAnsi="Times New Roman" w:cs="Times New Roman"/>
        </w:rPr>
        <w:t xml:space="preserve">4.1 </w:t>
      </w:r>
      <w:r w:rsidR="00E310F3" w:rsidRPr="00E310F3">
        <w:rPr>
          <w:rFonts w:ascii="Times New Roman" w:hAnsi="Times New Roman" w:cs="Times New Roman"/>
        </w:rPr>
        <w:t>Use</w:t>
      </w:r>
      <w:r w:rsidR="00E310F3">
        <w:rPr>
          <w:rFonts w:ascii="Times New Roman" w:hAnsi="Times New Roman" w:cs="Times New Roman"/>
        </w:rPr>
        <w:t xml:space="preserve">r Stories </w:t>
      </w:r>
      <w:r w:rsidR="00C87E3E">
        <w:rPr>
          <w:rFonts w:ascii="Times New Roman" w:hAnsi="Times New Roman" w:cs="Times New Roman"/>
        </w:rPr>
        <w:t>and Use Cases</w:t>
      </w:r>
    </w:p>
    <w:p w14:paraId="47164956" w14:textId="77777777" w:rsidR="0039782B" w:rsidRDefault="0039782B" w:rsidP="0039782B">
      <w:pPr>
        <w:ind w:firstLine="0"/>
      </w:pPr>
    </w:p>
    <w:p w14:paraId="7F328470" w14:textId="006458F3" w:rsidR="0039782B" w:rsidRDefault="0039782B" w:rsidP="0039782B">
      <w:pPr>
        <w:ind w:firstLine="0"/>
        <w:rPr>
          <w:rFonts w:ascii="Times New Roman" w:hAnsi="Times New Roman" w:cs="Times New Roman"/>
          <w:sz w:val="24"/>
          <w:szCs w:val="24"/>
        </w:rPr>
      </w:pPr>
      <w:r>
        <w:rPr>
          <w:rFonts w:ascii="Times New Roman" w:hAnsi="Times New Roman" w:cs="Times New Roman"/>
          <w:sz w:val="24"/>
          <w:szCs w:val="24"/>
        </w:rPr>
        <w:t>User stories capture what the users of the resource will want to be able to accomplish. They use the following format: “As a [type of user], I want [an action] so that [benefit/value].”</w:t>
      </w:r>
    </w:p>
    <w:p w14:paraId="3C566B26" w14:textId="25BD7CE8"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olfer who has limited knowledge of course management, I want to be able to see heatmap visualisations of every hole so that I can make better decisions during my rounds.</w:t>
      </w:r>
    </w:p>
    <w:p w14:paraId="52FE609A" w14:textId="170EF8BC"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regular golfer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contribute my own data towards the database so that I can help to build an accurate and useful resource for all to use.</w:t>
      </w:r>
    </w:p>
    <w:p w14:paraId="21B1BD8F" w14:textId="4B97BBD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low-handicap golfer, I want to be able to study the heatmap visualisations so that I can identify any areas of the course that may be beneficial that I have not considered before.</w:t>
      </w:r>
    </w:p>
    <w:p w14:paraId="3CADD94E" w14:textId="07120279"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high-handicap golfer, I want to be able to try and identify which areas of the course are danger areas, so that I can begin to improve my scores when I play.</w:t>
      </w:r>
    </w:p>
    <w:p w14:paraId="5FBA64ED" w14:textId="642CEC73"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lastRenderedPageBreak/>
        <w:t xml:space="preserve">As a golfer who is planning to visi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for a golfing holiday, I want to be able to study the course before I arrive so that I can gain an advantage over my peers.</w:t>
      </w:r>
    </w:p>
    <w:p w14:paraId="529761B9" w14:textId="06C1D17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golf coach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access the heatmap visualisations during my lessons, so that I can give the best advice to students as possible.</w:t>
      </w:r>
    </w:p>
    <w:p w14:paraId="733732D8" w14:textId="3546035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w:t>
      </w:r>
      <w:proofErr w:type="gramStart"/>
      <w:r>
        <w:rPr>
          <w:rFonts w:ascii="Times New Roman" w:hAnsi="Times New Roman" w:cs="Times New Roman"/>
          <w:sz w:val="24"/>
          <w:szCs w:val="24"/>
        </w:rPr>
        <w:t>grounds</w:t>
      </w:r>
      <w:proofErr w:type="gramEnd"/>
      <w:r>
        <w:rPr>
          <w:rFonts w:ascii="Times New Roman" w:hAnsi="Times New Roman" w:cs="Times New Roman"/>
          <w:sz w:val="24"/>
          <w:szCs w:val="24"/>
        </w:rPr>
        <w:t xml:space="preserve"> maintenance staff member, I want to be able to see the heatmap visualisations so that we can address whether certain areas are too unfair, or too forgiving.</w:t>
      </w:r>
    </w:p>
    <w:p w14:paraId="79BD2831" w14:textId="47DAA3A3" w:rsidR="00E310F3" w:rsidRDefault="00627291" w:rsidP="00C87E3E">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w:t>
      </w:r>
      <w:r w:rsidR="00730F85">
        <w:rPr>
          <w:rFonts w:ascii="Times New Roman" w:hAnsi="Times New Roman" w:cs="Times New Roman"/>
          <w:sz w:val="24"/>
          <w:szCs w:val="24"/>
        </w:rPr>
        <w:t xml:space="preserve"> a new golfer, I am not so interested in course management. I want to be able to enter my scores into the database so that I can track my progress as I improve.</w:t>
      </w:r>
    </w:p>
    <w:p w14:paraId="51E8F769" w14:textId="77777777" w:rsidR="00ED08CE" w:rsidRDefault="00ED08CE" w:rsidP="00ED08CE">
      <w:pPr>
        <w:rPr>
          <w:rFonts w:ascii="Times New Roman" w:hAnsi="Times New Roman" w:cs="Times New Roman"/>
          <w:sz w:val="24"/>
          <w:szCs w:val="24"/>
        </w:rPr>
      </w:pPr>
    </w:p>
    <w:p w14:paraId="4E7A4EBE" w14:textId="77777777" w:rsidR="00ED08CE" w:rsidRDefault="00ED08CE" w:rsidP="00ED08CE">
      <w:pPr>
        <w:rPr>
          <w:rFonts w:ascii="Times New Roman" w:hAnsi="Times New Roman" w:cs="Times New Roman"/>
          <w:sz w:val="24"/>
          <w:szCs w:val="24"/>
        </w:rPr>
      </w:pPr>
    </w:p>
    <w:p w14:paraId="38EB4196" w14:textId="77777777" w:rsidR="00ED08CE" w:rsidRDefault="00ED08CE" w:rsidP="00ED08CE">
      <w:pPr>
        <w:rPr>
          <w:rFonts w:ascii="Times New Roman" w:hAnsi="Times New Roman" w:cs="Times New Roman"/>
          <w:sz w:val="24"/>
          <w:szCs w:val="24"/>
        </w:rPr>
      </w:pPr>
    </w:p>
    <w:p w14:paraId="10AD6300" w14:textId="77777777" w:rsidR="00ED08CE" w:rsidRDefault="00ED08CE" w:rsidP="00ED08CE">
      <w:pPr>
        <w:rPr>
          <w:rFonts w:ascii="Times New Roman" w:hAnsi="Times New Roman" w:cs="Times New Roman"/>
          <w:sz w:val="24"/>
          <w:szCs w:val="24"/>
        </w:rPr>
      </w:pPr>
    </w:p>
    <w:p w14:paraId="471ACC6B" w14:textId="77777777" w:rsidR="00ED08CE" w:rsidRDefault="00ED08CE" w:rsidP="00ED08CE">
      <w:pPr>
        <w:rPr>
          <w:rFonts w:ascii="Times New Roman" w:hAnsi="Times New Roman" w:cs="Times New Roman"/>
          <w:sz w:val="24"/>
          <w:szCs w:val="24"/>
        </w:rPr>
      </w:pPr>
    </w:p>
    <w:p w14:paraId="0CB9163C" w14:textId="77777777" w:rsidR="00ED08CE" w:rsidRDefault="00ED08CE" w:rsidP="00ED08CE">
      <w:pPr>
        <w:rPr>
          <w:rFonts w:ascii="Times New Roman" w:hAnsi="Times New Roman" w:cs="Times New Roman"/>
          <w:sz w:val="24"/>
          <w:szCs w:val="24"/>
        </w:rPr>
      </w:pPr>
    </w:p>
    <w:p w14:paraId="387B2ED5" w14:textId="77777777" w:rsidR="00ED08CE" w:rsidRDefault="00ED08CE" w:rsidP="00ED08CE">
      <w:pPr>
        <w:rPr>
          <w:rFonts w:ascii="Times New Roman" w:hAnsi="Times New Roman" w:cs="Times New Roman"/>
          <w:sz w:val="24"/>
          <w:szCs w:val="24"/>
        </w:rPr>
      </w:pPr>
    </w:p>
    <w:p w14:paraId="3B2A062E" w14:textId="77777777" w:rsidR="00ED08CE" w:rsidRDefault="00ED08CE" w:rsidP="00ED08CE">
      <w:pPr>
        <w:rPr>
          <w:rFonts w:ascii="Times New Roman" w:hAnsi="Times New Roman" w:cs="Times New Roman"/>
          <w:sz w:val="24"/>
          <w:szCs w:val="24"/>
        </w:rPr>
      </w:pPr>
    </w:p>
    <w:p w14:paraId="53AC91DE" w14:textId="77777777" w:rsidR="00ED08CE" w:rsidRPr="00ED08CE" w:rsidRDefault="00ED08CE" w:rsidP="00ED08CE">
      <w:pPr>
        <w:rPr>
          <w:rFonts w:ascii="Times New Roman" w:hAnsi="Times New Roman" w:cs="Times New Roman"/>
          <w:sz w:val="24"/>
          <w:szCs w:val="24"/>
        </w:rPr>
      </w:pPr>
    </w:p>
    <w:p w14:paraId="140EDB21" w14:textId="45B856B3" w:rsidR="0067057F" w:rsidRPr="008242AE" w:rsidRDefault="008242AE" w:rsidP="008242AE">
      <w:pPr>
        <w:pStyle w:val="Heading2"/>
        <w:rPr>
          <w:rFonts w:ascii="Times New Roman" w:hAnsi="Times New Roman" w:cs="Times New Roman"/>
        </w:rPr>
      </w:pPr>
      <w:r w:rsidRPr="008242AE">
        <w:rPr>
          <w:rFonts w:ascii="Times New Roman" w:hAnsi="Times New Roman" w:cs="Times New Roman"/>
        </w:rPr>
        <w:lastRenderedPageBreak/>
        <w:t>4.2 Use Case Diagrams</w:t>
      </w:r>
    </w:p>
    <w:p w14:paraId="5AA1C73E" w14:textId="77777777" w:rsidR="008242AE" w:rsidRDefault="008242AE" w:rsidP="0067057F">
      <w:pPr>
        <w:ind w:firstLine="0"/>
      </w:pPr>
    </w:p>
    <w:p w14:paraId="52FF5126" w14:textId="2B9DC774" w:rsidR="00ED08CE" w:rsidRDefault="00052B0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System </w:t>
      </w:r>
      <w:r w:rsidR="00ED08CE">
        <w:rPr>
          <w:rFonts w:ascii="Times New Roman" w:hAnsi="Times New Roman" w:cs="Times New Roman"/>
          <w:b/>
          <w:bCs/>
          <w:sz w:val="24"/>
          <w:szCs w:val="24"/>
          <w:u w:val="single"/>
        </w:rPr>
        <w:t>Overview</w:t>
      </w:r>
    </w:p>
    <w:p w14:paraId="22ACC9B1" w14:textId="59C25D45" w:rsidR="00ED08CE" w:rsidRDefault="00ED08CE" w:rsidP="00ED08CE">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2C526108" wp14:editId="642914CC">
            <wp:extent cx="3403600" cy="3619500"/>
            <wp:effectExtent l="0" t="0" r="0" b="0"/>
            <wp:docPr id="747345874" name="Picture 5"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45874" name="Picture 5" descr="A diagram of a golf course&#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403600" cy="3619500"/>
                    </a:xfrm>
                    <a:prstGeom prst="rect">
                      <a:avLst/>
                    </a:prstGeom>
                  </pic:spPr>
                </pic:pic>
              </a:graphicData>
            </a:graphic>
          </wp:inline>
        </w:drawing>
      </w:r>
    </w:p>
    <w:p w14:paraId="3EB48C95" w14:textId="481A5754" w:rsidR="00ED08CE" w:rsidRDefault="00ED08CE" w:rsidP="00ED08CE">
      <w:pPr>
        <w:spacing w:line="240" w:lineRule="auto"/>
        <w:ind w:firstLine="0"/>
        <w:jc w:val="center"/>
        <w:rPr>
          <w:rFonts w:ascii="Times New Roman" w:hAnsi="Times New Roman" w:cs="Times New Roman"/>
          <w:i/>
          <w:iCs/>
          <w:sz w:val="24"/>
          <w:szCs w:val="24"/>
        </w:rPr>
      </w:pPr>
      <w:r w:rsidRPr="00ED08CE">
        <w:rPr>
          <w:rFonts w:ascii="Times New Roman" w:hAnsi="Times New Roman" w:cs="Times New Roman"/>
          <w:i/>
          <w:iCs/>
          <w:sz w:val="24"/>
          <w:szCs w:val="24"/>
        </w:rPr>
        <w:t>Figure 4.1</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Overview Use Case Diagram</w:t>
      </w:r>
    </w:p>
    <w:p w14:paraId="4FCA3D90" w14:textId="016298B3" w:rsidR="00ED08CE" w:rsidRDefault="00ED08CE" w:rsidP="00ED08CE">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provides</w:t>
      </w:r>
      <w:r w:rsidR="003C6EFF">
        <w:rPr>
          <w:rFonts w:ascii="Times New Roman" w:hAnsi="Times New Roman" w:cs="Times New Roman"/>
          <w:sz w:val="24"/>
          <w:szCs w:val="24"/>
        </w:rPr>
        <w:t xml:space="preserve"> an overview of the entire program. It displays all user types and main functions and how they interact with each other.</w:t>
      </w:r>
    </w:p>
    <w:p w14:paraId="1CBF6689" w14:textId="5EE0088A" w:rsidR="003C6EFF" w:rsidRDefault="003C6EFF" w:rsidP="00ED08C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ntribute Shot Data</w:t>
      </w:r>
    </w:p>
    <w:p w14:paraId="14A546F7" w14:textId="55C9956F" w:rsidR="003C6EFF" w:rsidRDefault="003C6EFF" w:rsidP="003C6EFF">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3176982F" wp14:editId="5022FC9E">
            <wp:extent cx="3416300" cy="3619500"/>
            <wp:effectExtent l="0" t="0" r="0" b="0"/>
            <wp:docPr id="1185429541" name="Picture 6" descr="A diagram of a golf tourna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29541" name="Picture 6" descr="A diagram of a golf tournamen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2684415C" w14:textId="6B1B16C4" w:rsidR="003C6EFF" w:rsidRDefault="003C6EFF" w:rsidP="003C6EFF">
      <w:pPr>
        <w:spacing w:line="240" w:lineRule="auto"/>
        <w:ind w:firstLine="0"/>
        <w:jc w:val="center"/>
        <w:rPr>
          <w:rFonts w:ascii="Times New Roman" w:hAnsi="Times New Roman" w:cs="Times New Roman"/>
          <w:i/>
          <w:iCs/>
          <w:sz w:val="24"/>
          <w:szCs w:val="24"/>
        </w:rPr>
      </w:pPr>
      <w:r w:rsidRPr="003C6EFF">
        <w:rPr>
          <w:rFonts w:ascii="Times New Roman" w:hAnsi="Times New Roman" w:cs="Times New Roman"/>
          <w:i/>
          <w:iCs/>
          <w:sz w:val="24"/>
          <w:szCs w:val="24"/>
        </w:rPr>
        <w:t>Figure 4.2</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Contribute Shot Data Use Case Diagram</w:t>
      </w:r>
    </w:p>
    <w:p w14:paraId="20AEEED4" w14:textId="014B449E" w:rsidR="003C6EFF" w:rsidRDefault="003C6EFF" w:rsidP="003C6EF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shows how different types of golfers input their data from their rounds of golf into the system </w:t>
      </w:r>
      <w:r w:rsidRPr="003C6EFF">
        <w:rPr>
          <w:rFonts w:ascii="Times New Roman" w:hAnsi="Times New Roman" w:cs="Times New Roman"/>
          <w:sz w:val="24"/>
          <w:szCs w:val="24"/>
        </w:rPr>
        <w:t>including the required steps of logging in, selecting dates, marking shot locations, and recording scores.</w:t>
      </w:r>
    </w:p>
    <w:p w14:paraId="2C680447" w14:textId="0B295B49" w:rsidR="003C6EFF" w:rsidRDefault="003C6EFF" w:rsidP="003C6EFF">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Heatmap Visualisation</w:t>
      </w:r>
    </w:p>
    <w:p w14:paraId="380B8604" w14:textId="6C06E068" w:rsidR="002A7F08" w:rsidRDefault="002A7F08" w:rsidP="002A7F08">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5EDBE007" wp14:editId="773F84CF">
            <wp:extent cx="3416300" cy="3619500"/>
            <wp:effectExtent l="0" t="0" r="0" b="0"/>
            <wp:docPr id="1365919490" name="Picture 7"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19490" name="Picture 7" descr="A diagram of a golf cours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023C4C6A" w14:textId="42EEDF8F" w:rsidR="002A7F08" w:rsidRDefault="002A7F08" w:rsidP="002A7F08">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lastRenderedPageBreak/>
        <w:t xml:space="preserve">Figure 4.3: </w:t>
      </w:r>
      <w:r w:rsidR="006E76CA">
        <w:rPr>
          <w:rFonts w:ascii="Times New Roman" w:hAnsi="Times New Roman" w:cs="Times New Roman"/>
          <w:i/>
          <w:iCs/>
          <w:sz w:val="24"/>
          <w:szCs w:val="24"/>
        </w:rPr>
        <w:t>T</w:t>
      </w:r>
      <w:r>
        <w:rPr>
          <w:rFonts w:ascii="Times New Roman" w:hAnsi="Times New Roman" w:cs="Times New Roman"/>
          <w:i/>
          <w:iCs/>
          <w:sz w:val="24"/>
          <w:szCs w:val="24"/>
        </w:rPr>
        <w:t>he Heatmap Visualisation Use Case Diagram</w:t>
      </w:r>
    </w:p>
    <w:p w14:paraId="0EA9C0EB" w14:textId="435B7017" w:rsidR="002A7F08" w:rsidRDefault="002A7F08" w:rsidP="002A7F08">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shows all of the users who are able to access the heatmap visualisations and the associated functions, including hole selection, and viewing detailed statistical analysis of different areas of the course.</w:t>
      </w:r>
    </w:p>
    <w:p w14:paraId="642DEB36" w14:textId="77AB4616" w:rsidR="00052B0B" w:rsidRDefault="00052B0B" w:rsidP="002A7F08">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Preview</w:t>
      </w:r>
      <w:r w:rsidR="008F00A6">
        <w:rPr>
          <w:rFonts w:ascii="Times New Roman" w:hAnsi="Times New Roman" w:cs="Times New Roman"/>
          <w:b/>
          <w:bCs/>
          <w:sz w:val="24"/>
          <w:szCs w:val="24"/>
          <w:u w:val="single"/>
        </w:rPr>
        <w:t xml:space="preserve"> Course</w:t>
      </w:r>
    </w:p>
    <w:p w14:paraId="4854D866" w14:textId="35754CCA" w:rsidR="008F00A6" w:rsidRDefault="008F00A6" w:rsidP="00912163">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700FB5F9" wp14:editId="1D37D778">
            <wp:extent cx="3352800" cy="3619500"/>
            <wp:effectExtent l="0" t="0" r="0" b="0"/>
            <wp:docPr id="1530086641" name="Picture 8"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086641" name="Picture 8" descr="A diagram of a course&#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3352800" cy="3619500"/>
                    </a:xfrm>
                    <a:prstGeom prst="rect">
                      <a:avLst/>
                    </a:prstGeom>
                  </pic:spPr>
                </pic:pic>
              </a:graphicData>
            </a:graphic>
          </wp:inline>
        </w:drawing>
      </w:r>
    </w:p>
    <w:p w14:paraId="0B500E9F" w14:textId="2B401736" w:rsidR="00912163" w:rsidRDefault="00912163" w:rsidP="0091216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4: </w:t>
      </w:r>
      <w:r w:rsidR="006E76CA">
        <w:rPr>
          <w:rFonts w:ascii="Times New Roman" w:hAnsi="Times New Roman" w:cs="Times New Roman"/>
          <w:i/>
          <w:iCs/>
          <w:sz w:val="24"/>
          <w:szCs w:val="24"/>
        </w:rPr>
        <w:t>T</w:t>
      </w:r>
      <w:r>
        <w:rPr>
          <w:rFonts w:ascii="Times New Roman" w:hAnsi="Times New Roman" w:cs="Times New Roman"/>
          <w:i/>
          <w:iCs/>
          <w:sz w:val="24"/>
          <w:szCs w:val="24"/>
        </w:rPr>
        <w:t>he Preview Course Use Case Diagram</w:t>
      </w:r>
    </w:p>
    <w:p w14:paraId="18A19E1D" w14:textId="569F3CC8" w:rsidR="00375A2E" w:rsidRDefault="00375A2E" w:rsidP="00375A2E">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golfers who are planning on visiting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ould be able to use the resource to remotely preview the course. It includes viewing hole heatmaps, analysing scoring patterns and creating personalised strategy guides for their visit.</w:t>
      </w:r>
    </w:p>
    <w:p w14:paraId="2C6F64A2" w14:textId="5629C51E" w:rsidR="006E76CA" w:rsidRDefault="006E76CA" w:rsidP="00375A2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urse Maintenance Analysis</w:t>
      </w:r>
    </w:p>
    <w:p w14:paraId="7EB9A730" w14:textId="17AE29E6" w:rsidR="006E76CA" w:rsidRDefault="006E76CA" w:rsidP="006E76CA">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0F8A264A" wp14:editId="1C65943A">
            <wp:extent cx="3416300" cy="3619500"/>
            <wp:effectExtent l="0" t="0" r="0" b="0"/>
            <wp:docPr id="163365724" name="Picture 9"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5724" name="Picture 9" descr="A diagram of a cours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566521C7" w14:textId="4327CE5B" w:rsidR="006E76CA" w:rsidRDefault="006E76CA" w:rsidP="006E76C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5: The </w:t>
      </w:r>
      <w:r w:rsidR="00D310F7">
        <w:rPr>
          <w:rFonts w:ascii="Times New Roman" w:hAnsi="Times New Roman" w:cs="Times New Roman"/>
          <w:i/>
          <w:iCs/>
          <w:sz w:val="24"/>
          <w:szCs w:val="24"/>
        </w:rPr>
        <w:t>Maintenance Analysis Use Case Diagram</w:t>
      </w:r>
    </w:p>
    <w:p w14:paraId="30D23BA2" w14:textId="68443BEF" w:rsidR="00D310F7" w:rsidRDefault="00D310F7" w:rsidP="00D310F7">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illustrates how maintenance staff would use the resource to analyse how the course is playing at the moment, with the ability to view heatmaps for each hole, and view detailed statistics for every zone throughout the course, allowing them to create their own maintenance reports</w:t>
      </w:r>
      <w:r w:rsidR="007C2B46">
        <w:rPr>
          <w:rFonts w:ascii="Times New Roman" w:hAnsi="Times New Roman" w:cs="Times New Roman"/>
          <w:sz w:val="24"/>
          <w:szCs w:val="24"/>
        </w:rPr>
        <w:t xml:space="preserve"> to potentially alter the course if required.</w:t>
      </w:r>
    </w:p>
    <w:p w14:paraId="65AF96E0" w14:textId="2D3E5670" w:rsidR="00B63121" w:rsidRDefault="00B63121" w:rsidP="00D310F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Progress Tracking </w:t>
      </w:r>
    </w:p>
    <w:p w14:paraId="10B0E919" w14:textId="6ED6DBE9" w:rsidR="00B63121" w:rsidRDefault="00B63121" w:rsidP="00B63121">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43BF7C3F" wp14:editId="09C980E7">
            <wp:extent cx="3492500" cy="3619500"/>
            <wp:effectExtent l="0" t="0" r="0" b="0"/>
            <wp:docPr id="1352042523" name="Picture 10" descr="A diagram of a golf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042523" name="Picture 10" descr="A diagram of a golf proces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492500" cy="3619500"/>
                    </a:xfrm>
                    <a:prstGeom prst="rect">
                      <a:avLst/>
                    </a:prstGeom>
                  </pic:spPr>
                </pic:pic>
              </a:graphicData>
            </a:graphic>
          </wp:inline>
        </w:drawing>
      </w:r>
    </w:p>
    <w:p w14:paraId="76DF20A4" w14:textId="6E27FE59" w:rsidR="00B63121" w:rsidRDefault="00B63121" w:rsidP="00B63121">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6: The Progress Tracking Use Case Diagram</w:t>
      </w:r>
    </w:p>
    <w:p w14:paraId="5D9D5C67" w14:textId="18C69F1B" w:rsidR="00B63121" w:rsidRPr="00B63121" w:rsidRDefault="00B63121" w:rsidP="00B63121">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a new golfer </w:t>
      </w:r>
      <w:r w:rsidR="00663B97">
        <w:rPr>
          <w:rFonts w:ascii="Times New Roman" w:hAnsi="Times New Roman" w:cs="Times New Roman"/>
          <w:sz w:val="24"/>
          <w:szCs w:val="24"/>
        </w:rPr>
        <w:t xml:space="preserve">who is less interested in course management </w:t>
      </w:r>
      <w:r>
        <w:rPr>
          <w:rFonts w:ascii="Times New Roman" w:hAnsi="Times New Roman" w:cs="Times New Roman"/>
          <w:sz w:val="24"/>
          <w:szCs w:val="24"/>
        </w:rPr>
        <w:t>would be able to use</w:t>
      </w:r>
      <w:r w:rsidR="00663B97">
        <w:rPr>
          <w:rFonts w:ascii="Times New Roman" w:hAnsi="Times New Roman" w:cs="Times New Roman"/>
          <w:sz w:val="24"/>
          <w:szCs w:val="24"/>
        </w:rPr>
        <w:t xml:space="preserve"> the resource in order to track their broader progress as they play more rounds of golf.</w:t>
      </w:r>
    </w:p>
    <w:p w14:paraId="50341483" w14:textId="77777777" w:rsidR="008242AE" w:rsidRDefault="008242AE" w:rsidP="003B6BEB">
      <w:pPr>
        <w:spacing w:line="240" w:lineRule="auto"/>
        <w:ind w:firstLine="0"/>
      </w:pPr>
    </w:p>
    <w:p w14:paraId="22717281" w14:textId="2810C617" w:rsidR="008242AE" w:rsidRDefault="003B6BEB" w:rsidP="003B6BEB">
      <w:pPr>
        <w:pStyle w:val="Heading2"/>
        <w:rPr>
          <w:rFonts w:ascii="Times New Roman" w:hAnsi="Times New Roman" w:cs="Times New Roman"/>
        </w:rPr>
      </w:pPr>
      <w:r>
        <w:rPr>
          <w:rFonts w:ascii="Times New Roman" w:hAnsi="Times New Roman" w:cs="Times New Roman"/>
        </w:rPr>
        <w:t>4.3 Functional Requirements</w:t>
      </w:r>
    </w:p>
    <w:p w14:paraId="6A99193E" w14:textId="77777777" w:rsidR="003B6BEB" w:rsidRDefault="003B6BEB" w:rsidP="003B6BEB"/>
    <w:p w14:paraId="1EA2B9E1" w14:textId="031464B8" w:rsidR="003B6BEB" w:rsidRDefault="003B6BEB" w:rsidP="003B6BEB">
      <w:pPr>
        <w:ind w:firstLine="0"/>
        <w:rPr>
          <w:rFonts w:ascii="Times New Roman" w:hAnsi="Times New Roman" w:cs="Times New Roman"/>
          <w:sz w:val="24"/>
          <w:szCs w:val="24"/>
        </w:rPr>
      </w:pPr>
      <w:r>
        <w:rPr>
          <w:rFonts w:ascii="Times New Roman" w:hAnsi="Times New Roman" w:cs="Times New Roman"/>
          <w:sz w:val="24"/>
          <w:szCs w:val="24"/>
        </w:rPr>
        <w:t>This section outlines the functional requirements for The Golf Blueprint, systematically derived from research findings and user stories. These requirements represent specific capabilities the system must provide to deliver value to the users.</w:t>
      </w:r>
      <w:r w:rsidR="00B261EB">
        <w:rPr>
          <w:rFonts w:ascii="Times New Roman" w:hAnsi="Times New Roman" w:cs="Times New Roman"/>
          <w:sz w:val="24"/>
          <w:szCs w:val="24"/>
        </w:rPr>
        <w:t xml:space="preserve"> The requirements are prioritised using the </w:t>
      </w:r>
      <w:proofErr w:type="spellStart"/>
      <w:r w:rsidR="00B261EB">
        <w:rPr>
          <w:rFonts w:ascii="Times New Roman" w:hAnsi="Times New Roman" w:cs="Times New Roman"/>
          <w:sz w:val="24"/>
          <w:szCs w:val="24"/>
        </w:rPr>
        <w:t>MoSCoW</w:t>
      </w:r>
      <w:proofErr w:type="spellEnd"/>
      <w:r w:rsidR="00B261EB">
        <w:rPr>
          <w:rFonts w:ascii="Times New Roman" w:hAnsi="Times New Roman" w:cs="Times New Roman"/>
          <w:sz w:val="24"/>
          <w:szCs w:val="24"/>
        </w:rPr>
        <w:t xml:space="preserve"> method, using ‘must have’, ‘should have’, ‘could have’, and ‘will not have’ </w:t>
      </w:r>
      <w:r w:rsidR="00B261EB" w:rsidRPr="00B261EB">
        <w:rPr>
          <w:rFonts w:ascii="Times New Roman" w:hAnsi="Times New Roman" w:cs="Times New Roman"/>
          <w:sz w:val="24"/>
          <w:szCs w:val="24"/>
        </w:rPr>
        <w:t>(Brush, 2023)</w:t>
      </w:r>
      <w:r w:rsidR="00B261EB">
        <w:rPr>
          <w:rFonts w:ascii="Times New Roman" w:hAnsi="Times New Roman" w:cs="Times New Roman"/>
          <w:sz w:val="24"/>
          <w:szCs w:val="24"/>
        </w:rPr>
        <w:t>.</w:t>
      </w:r>
    </w:p>
    <w:p w14:paraId="458E0B9A"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Must have:</w:t>
      </w:r>
      <w:r w:rsidRPr="009C26D3">
        <w:rPr>
          <w:rFonts w:ascii="Times New Roman" w:hAnsi="Times New Roman" w:cs="Times New Roman"/>
          <w:sz w:val="24"/>
          <w:szCs w:val="24"/>
        </w:rPr>
        <w:t xml:space="preserve"> Requirements that are critical to project success - these deliver the minimum viable product and address core user needs. Without these, The Golf </w:t>
      </w:r>
      <w:r w:rsidRPr="009C26D3">
        <w:rPr>
          <w:rFonts w:ascii="Times New Roman" w:hAnsi="Times New Roman" w:cs="Times New Roman"/>
          <w:sz w:val="24"/>
          <w:szCs w:val="24"/>
        </w:rPr>
        <w:lastRenderedPageBreak/>
        <w:t>Blueprint would fail to deliver its fundamental value proposition of improving course management through data visualization.</w:t>
      </w:r>
    </w:p>
    <w:p w14:paraId="755FE12B"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Should have:</w:t>
      </w:r>
      <w:r w:rsidRPr="009C26D3">
        <w:rPr>
          <w:rFonts w:ascii="Times New Roman" w:hAnsi="Times New Roman" w:cs="Times New Roman"/>
          <w:sz w:val="24"/>
          <w:szCs w:val="24"/>
        </w:rPr>
        <w:t xml:space="preserve"> Important requirements that significantly enhance the system but are not absolutely critical. These features provide substantial value and should be included unless they would jeopardize delivery of the "must have" requirements.</w:t>
      </w:r>
    </w:p>
    <w:p w14:paraId="7A4E20BC"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Could have:</w:t>
      </w:r>
      <w:r w:rsidRPr="009C26D3">
        <w:rPr>
          <w:rFonts w:ascii="Times New Roman" w:hAnsi="Times New Roman" w:cs="Times New Roman"/>
          <w:sz w:val="24"/>
          <w:szCs w:val="24"/>
        </w:rPr>
        <w:t xml:space="preserve"> Desirable features that would provide additional value but could be deferred if necessary. These enhancements would improve the user experience but are not essential to achieve the project's primary objectives.</w:t>
      </w:r>
    </w:p>
    <w:p w14:paraId="673157A1" w14:textId="224ABEB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Won't have:</w:t>
      </w:r>
      <w:r w:rsidRPr="009C26D3">
        <w:rPr>
          <w:rFonts w:ascii="Times New Roman" w:hAnsi="Times New Roman" w:cs="Times New Roman"/>
          <w:sz w:val="24"/>
          <w:szCs w:val="24"/>
        </w:rPr>
        <w:t xml:space="preserve"> Features that were considered but explicitly excluded from the current version. These have been documented to set clear expectations and provide a roadmap for future development.</w:t>
      </w:r>
    </w:p>
    <w:p w14:paraId="7CF3CBBB" w14:textId="1CE1A491" w:rsidR="009C149D" w:rsidRDefault="009C149D" w:rsidP="009C149D">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731EDA" wp14:editId="32B50F40">
            <wp:extent cx="5731510" cy="2640965"/>
            <wp:effectExtent l="0" t="0" r="2540" b="6985"/>
            <wp:docPr id="494913958" name="Picture 1"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13958" name="Picture 1" descr="A white and black text on a white background&#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56A9DBC8" w14:textId="59476DB1" w:rsidR="009C149D" w:rsidRDefault="009C149D"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7: </w:t>
      </w:r>
      <w:r w:rsidR="005269D0">
        <w:rPr>
          <w:rFonts w:ascii="Times New Roman" w:hAnsi="Times New Roman" w:cs="Times New Roman"/>
          <w:i/>
          <w:iCs/>
          <w:sz w:val="24"/>
          <w:szCs w:val="24"/>
        </w:rPr>
        <w:t>Table showcasing the User Account Management Functional Requirements</w:t>
      </w:r>
    </w:p>
    <w:p w14:paraId="7905420C" w14:textId="4640B883"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3BF349C4" wp14:editId="01EF5810">
            <wp:extent cx="5731510" cy="3879850"/>
            <wp:effectExtent l="0" t="0" r="2540" b="6350"/>
            <wp:docPr id="1217964017" name="Picture 2" descr="A list of data and inpu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964017" name="Picture 2" descr="A list of data and input&#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731510" cy="3879850"/>
                    </a:xfrm>
                    <a:prstGeom prst="rect">
                      <a:avLst/>
                    </a:prstGeom>
                  </pic:spPr>
                </pic:pic>
              </a:graphicData>
            </a:graphic>
          </wp:inline>
        </w:drawing>
      </w:r>
    </w:p>
    <w:p w14:paraId="3339FF9E" w14:textId="780B3A9A"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8</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Data Collection and Input </w:t>
      </w:r>
      <w:r>
        <w:rPr>
          <w:rFonts w:ascii="Times New Roman" w:hAnsi="Times New Roman" w:cs="Times New Roman"/>
          <w:i/>
          <w:iCs/>
          <w:sz w:val="24"/>
          <w:szCs w:val="24"/>
        </w:rPr>
        <w:t>Functional Requirements</w:t>
      </w:r>
    </w:p>
    <w:p w14:paraId="212D43F9" w14:textId="5ED0DD5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0DC86FF5" wp14:editId="60A2A3AA">
            <wp:extent cx="5731510" cy="2169160"/>
            <wp:effectExtent l="0" t="0" r="2540" b="2540"/>
            <wp:docPr id="1971832486" name="Picture 3"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832486" name="Picture 3" descr="A white and black text on a white background&#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731510" cy="2169160"/>
                    </a:xfrm>
                    <a:prstGeom prst="rect">
                      <a:avLst/>
                    </a:prstGeom>
                  </pic:spPr>
                </pic:pic>
              </a:graphicData>
            </a:graphic>
          </wp:inline>
        </w:drawing>
      </w:r>
    </w:p>
    <w:p w14:paraId="3A591F80" w14:textId="557EB4F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9</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Visualisation and Analytics </w:t>
      </w:r>
      <w:r>
        <w:rPr>
          <w:rFonts w:ascii="Times New Roman" w:hAnsi="Times New Roman" w:cs="Times New Roman"/>
          <w:i/>
          <w:iCs/>
          <w:sz w:val="24"/>
          <w:szCs w:val="24"/>
        </w:rPr>
        <w:t>Functional Requirements</w:t>
      </w:r>
    </w:p>
    <w:p w14:paraId="0E78D233" w14:textId="611E82A2"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6A86597D" wp14:editId="3541B85E">
            <wp:extent cx="5731510" cy="2162810"/>
            <wp:effectExtent l="0" t="0" r="2540" b="8890"/>
            <wp:docPr id="75460707" name="Picture 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60707" name="Picture 4" descr="A white and black list with black text&#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31510" cy="2162810"/>
                    </a:xfrm>
                    <a:prstGeom prst="rect">
                      <a:avLst/>
                    </a:prstGeom>
                  </pic:spPr>
                </pic:pic>
              </a:graphicData>
            </a:graphic>
          </wp:inline>
        </w:drawing>
      </w:r>
    </w:p>
    <w:p w14:paraId="4BA0E9EE" w14:textId="52FB1493"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10</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Round History </w:t>
      </w:r>
      <w:r>
        <w:rPr>
          <w:rFonts w:ascii="Times New Roman" w:hAnsi="Times New Roman" w:cs="Times New Roman"/>
          <w:i/>
          <w:iCs/>
          <w:sz w:val="24"/>
          <w:szCs w:val="24"/>
        </w:rPr>
        <w:t>Functional Requirements</w:t>
      </w:r>
    </w:p>
    <w:p w14:paraId="183368FD" w14:textId="0B6D1E97"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743B37A2" wp14:editId="6AB73E17">
            <wp:extent cx="5731510" cy="1475105"/>
            <wp:effectExtent l="0" t="0" r="2540" b="0"/>
            <wp:docPr id="1293773753" name="Picture 5"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73753" name="Picture 5" descr="A white and black text&#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731510" cy="1475105"/>
                    </a:xfrm>
                    <a:prstGeom prst="rect">
                      <a:avLst/>
                    </a:prstGeom>
                  </pic:spPr>
                </pic:pic>
              </a:graphicData>
            </a:graphic>
          </wp:inline>
        </w:drawing>
      </w:r>
    </w:p>
    <w:p w14:paraId="3496842B" w14:textId="18A51ACB"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0: Table showcasing the</w:t>
      </w:r>
      <w:r>
        <w:rPr>
          <w:rFonts w:ascii="Times New Roman" w:hAnsi="Times New Roman" w:cs="Times New Roman"/>
          <w:i/>
          <w:iCs/>
          <w:sz w:val="24"/>
          <w:szCs w:val="24"/>
        </w:rPr>
        <w:t xml:space="preserve"> Administration</w:t>
      </w:r>
      <w:r>
        <w:rPr>
          <w:rFonts w:ascii="Times New Roman" w:hAnsi="Times New Roman" w:cs="Times New Roman"/>
          <w:i/>
          <w:iCs/>
          <w:sz w:val="24"/>
          <w:szCs w:val="24"/>
        </w:rPr>
        <w:t xml:space="preserve"> Functional Requirements</w:t>
      </w:r>
    </w:p>
    <w:p w14:paraId="04AE6390" w14:textId="1CC5D2EF" w:rsidR="005269D0" w:rsidRDefault="00C1014D"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6C39ED05" wp14:editId="726C4D82">
            <wp:extent cx="5731510" cy="1800225"/>
            <wp:effectExtent l="0" t="0" r="2540" b="9525"/>
            <wp:docPr id="1739776709" name="Picture 6"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76709" name="Picture 6" descr="A white and black list with black text&#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5731510" cy="1800225"/>
                    </a:xfrm>
                    <a:prstGeom prst="rect">
                      <a:avLst/>
                    </a:prstGeom>
                  </pic:spPr>
                </pic:pic>
              </a:graphicData>
            </a:graphic>
          </wp:inline>
        </w:drawing>
      </w:r>
    </w:p>
    <w:p w14:paraId="4991AE70" w14:textId="6F16DC54" w:rsidR="00C1014D" w:rsidRDefault="00C1014D" w:rsidP="00C1014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1</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Won’t Have</w:t>
      </w:r>
      <w:r>
        <w:rPr>
          <w:rFonts w:ascii="Times New Roman" w:hAnsi="Times New Roman" w:cs="Times New Roman"/>
          <w:i/>
          <w:iCs/>
          <w:sz w:val="24"/>
          <w:szCs w:val="24"/>
        </w:rPr>
        <w:t xml:space="preserve"> Functional Requirements</w:t>
      </w:r>
    </w:p>
    <w:p w14:paraId="11112F38" w14:textId="77777777" w:rsidR="00784CA6" w:rsidRDefault="00784CA6" w:rsidP="00C1014D">
      <w:pPr>
        <w:spacing w:line="240" w:lineRule="auto"/>
        <w:ind w:firstLine="0"/>
        <w:jc w:val="center"/>
        <w:rPr>
          <w:rFonts w:ascii="Times New Roman" w:hAnsi="Times New Roman" w:cs="Times New Roman"/>
          <w:i/>
          <w:iCs/>
          <w:sz w:val="24"/>
          <w:szCs w:val="24"/>
        </w:rPr>
      </w:pPr>
    </w:p>
    <w:p w14:paraId="3D3C4146" w14:textId="617BD5D8" w:rsidR="005269D0"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 xml:space="preserve">The requirements for The Golf Blueprint were systematically derived through a structured approach that ensured comprehensive coverage of all </w:t>
      </w:r>
      <w:r w:rsidRPr="00C1014D">
        <w:rPr>
          <w:rFonts w:ascii="Times New Roman" w:hAnsi="Times New Roman" w:cs="Times New Roman"/>
          <w:sz w:val="24"/>
          <w:szCs w:val="24"/>
        </w:rPr>
        <w:t>stakeholders</w:t>
      </w:r>
      <w:r w:rsidRPr="00C1014D">
        <w:rPr>
          <w:rFonts w:ascii="Times New Roman" w:hAnsi="Times New Roman" w:cs="Times New Roman"/>
          <w:sz w:val="24"/>
          <w:szCs w:val="24"/>
        </w:rPr>
        <w:t xml:space="preserve"> needs while maintaining traceability to research findings</w:t>
      </w:r>
    </w:p>
    <w:p w14:paraId="07DCFB8A" w14:textId="66C7981B" w:rsidR="00C1014D" w:rsidRPr="00C1014D"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Requirements were elicited through multiple complementary techniques:</w:t>
      </w:r>
    </w:p>
    <w:p w14:paraId="43AA8778" w14:textId="77777777" w:rsidR="00C1014D" w:rsidRP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Survey Analysis:</w:t>
      </w:r>
      <w:r w:rsidRPr="00C1014D">
        <w:rPr>
          <w:rFonts w:ascii="Times New Roman" w:hAnsi="Times New Roman" w:cs="Times New Roman"/>
          <w:sz w:val="24"/>
          <w:szCs w:val="24"/>
        </w:rPr>
        <w:t xml:space="preserve"> The survey of 86 members at The </w:t>
      </w:r>
      <w:proofErr w:type="spellStart"/>
      <w:r w:rsidRPr="00C1014D">
        <w:rPr>
          <w:rFonts w:ascii="Times New Roman" w:hAnsi="Times New Roman" w:cs="Times New Roman"/>
          <w:sz w:val="24"/>
          <w:szCs w:val="24"/>
        </w:rPr>
        <w:t>Kendleshire</w:t>
      </w:r>
      <w:proofErr w:type="spellEnd"/>
      <w:r w:rsidRPr="00C1014D">
        <w:rPr>
          <w:rFonts w:ascii="Times New Roman" w:hAnsi="Times New Roman" w:cs="Times New Roman"/>
          <w:sz w:val="24"/>
          <w:szCs w:val="24"/>
        </w:rPr>
        <w:t xml:space="preserve"> Golf Club provided quantitative data on user needs, specifically highlighting the desire for improved course management capabilities and ease of use.</w:t>
      </w:r>
    </w:p>
    <w:p w14:paraId="745F7431" w14:textId="001BD220"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lastRenderedPageBreak/>
        <w:t>User Story Development:</w:t>
      </w:r>
      <w:r w:rsidRPr="00C1014D">
        <w:rPr>
          <w:rFonts w:ascii="Times New Roman" w:hAnsi="Times New Roman" w:cs="Times New Roman"/>
          <w:sz w:val="24"/>
          <w:szCs w:val="24"/>
        </w:rPr>
        <w:t xml:space="preserve"> Eight detailed user stories were created to capture the diverse perspectives of different user groups, from high-handicap golfers to maintenance staff.</w:t>
      </w:r>
    </w:p>
    <w:p w14:paraId="17CA00EE" w14:textId="127854B8"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 xml:space="preserve">Use Case </w:t>
      </w:r>
      <w:r w:rsidRPr="00C1014D">
        <w:rPr>
          <w:rFonts w:ascii="Times New Roman" w:hAnsi="Times New Roman" w:cs="Times New Roman"/>
          <w:b/>
          <w:bCs/>
          <w:sz w:val="24"/>
          <w:szCs w:val="24"/>
        </w:rPr>
        <w:t>Modelling</w:t>
      </w:r>
      <w:r w:rsidRPr="00C1014D">
        <w:rPr>
          <w:rFonts w:ascii="Times New Roman" w:hAnsi="Times New Roman" w:cs="Times New Roman"/>
          <w:b/>
          <w:bCs/>
          <w:sz w:val="24"/>
          <w:szCs w:val="24"/>
        </w:rPr>
        <w:t>:</w:t>
      </w:r>
      <w:r w:rsidRPr="00C1014D">
        <w:rPr>
          <w:rFonts w:ascii="Times New Roman" w:hAnsi="Times New Roman" w:cs="Times New Roman"/>
          <w:sz w:val="24"/>
          <w:szCs w:val="24"/>
        </w:rPr>
        <w:t xml:space="preserve"> Six detailed use case diagrams were developed to visualize system interactions, helping identify functional boundaries.</w:t>
      </w:r>
    </w:p>
    <w:p w14:paraId="24D042E6" w14:textId="77777777" w:rsidR="009C26D3" w:rsidRPr="00C1014D" w:rsidRDefault="009C26D3" w:rsidP="009C26D3">
      <w:pPr>
        <w:pStyle w:val="ListParagraph"/>
        <w:spacing w:line="240" w:lineRule="auto"/>
        <w:ind w:firstLine="0"/>
        <w:rPr>
          <w:rFonts w:ascii="Times New Roman" w:hAnsi="Times New Roman" w:cs="Times New Roman"/>
          <w:sz w:val="24"/>
          <w:szCs w:val="24"/>
        </w:rPr>
      </w:pPr>
    </w:p>
    <w:p w14:paraId="63C62C9E" w14:textId="4876CDD8" w:rsidR="009C149D" w:rsidRPr="00C1014D" w:rsidRDefault="00C1014D" w:rsidP="00C1014D">
      <w:pPr>
        <w:pStyle w:val="Heading2"/>
        <w:rPr>
          <w:rFonts w:ascii="Times New Roman" w:hAnsi="Times New Roman" w:cs="Times New Roman"/>
        </w:rPr>
      </w:pPr>
      <w:r w:rsidRPr="00C1014D">
        <w:rPr>
          <w:rFonts w:ascii="Times New Roman" w:hAnsi="Times New Roman" w:cs="Times New Roman"/>
        </w:rPr>
        <w:t>4.4 Non-Functional Requirements</w:t>
      </w:r>
    </w:p>
    <w:p w14:paraId="71B7E6DC" w14:textId="77777777" w:rsidR="009C149D" w:rsidRDefault="009C149D" w:rsidP="009C149D">
      <w:pPr>
        <w:spacing w:line="240" w:lineRule="auto"/>
        <w:ind w:firstLine="0"/>
        <w:rPr>
          <w:rFonts w:ascii="Times New Roman" w:hAnsi="Times New Roman" w:cs="Times New Roman"/>
          <w:sz w:val="24"/>
          <w:szCs w:val="24"/>
        </w:rPr>
      </w:pPr>
    </w:p>
    <w:p w14:paraId="11D67BE5" w14:textId="67161034" w:rsidR="00752485" w:rsidRDefault="00F17A71" w:rsidP="003B6BEB">
      <w:pPr>
        <w:ind w:firstLine="0"/>
        <w:rPr>
          <w:rFonts w:ascii="Times New Roman" w:hAnsi="Times New Roman" w:cs="Times New Roman"/>
          <w:sz w:val="24"/>
          <w:szCs w:val="24"/>
        </w:rPr>
      </w:pPr>
      <w:r w:rsidRPr="00F17A71">
        <w:rPr>
          <w:rFonts w:ascii="Times New Roman" w:hAnsi="Times New Roman" w:cs="Times New Roman"/>
          <w:sz w:val="24"/>
          <w:szCs w:val="24"/>
        </w:rPr>
        <w:t>Non-functional requirements define the quality attributes of The Golf Blueprint. These requirements are organi</w:t>
      </w:r>
      <w:r>
        <w:rPr>
          <w:rFonts w:ascii="Times New Roman" w:hAnsi="Times New Roman" w:cs="Times New Roman"/>
          <w:sz w:val="24"/>
          <w:szCs w:val="24"/>
        </w:rPr>
        <w:t>s</w:t>
      </w:r>
      <w:r w:rsidRPr="00F17A71">
        <w:rPr>
          <w:rFonts w:ascii="Times New Roman" w:hAnsi="Times New Roman" w:cs="Times New Roman"/>
          <w:sz w:val="24"/>
          <w:szCs w:val="24"/>
        </w:rPr>
        <w:t>ed according to the ISO/IEC 9126 Software Engineering Product Quality standard</w:t>
      </w:r>
      <w:r>
        <w:rPr>
          <w:rFonts w:ascii="Times New Roman" w:hAnsi="Times New Roman" w:cs="Times New Roman"/>
          <w:sz w:val="24"/>
          <w:szCs w:val="24"/>
        </w:rPr>
        <w:t xml:space="preserve"> </w:t>
      </w:r>
      <w:r w:rsidRPr="00F17A71">
        <w:rPr>
          <w:rFonts w:ascii="Times New Roman" w:hAnsi="Times New Roman" w:cs="Times New Roman"/>
          <w:sz w:val="24"/>
          <w:szCs w:val="24"/>
        </w:rPr>
        <w:t xml:space="preserve">(ISO, 2024), ensuring comprehensive coverage of all quality aspects. </w:t>
      </w:r>
      <w:r w:rsidR="00CA01C2">
        <w:rPr>
          <w:rFonts w:ascii="Times New Roman" w:hAnsi="Times New Roman" w:cs="Times New Roman"/>
          <w:sz w:val="24"/>
          <w:szCs w:val="24"/>
        </w:rPr>
        <w:t>Like</w:t>
      </w:r>
      <w:r w:rsidRPr="00F17A71">
        <w:rPr>
          <w:rFonts w:ascii="Times New Roman" w:hAnsi="Times New Roman" w:cs="Times New Roman"/>
          <w:sz w:val="24"/>
          <w:szCs w:val="24"/>
        </w:rPr>
        <w:t xml:space="preserve"> the functional requirements, these are also prioriti</w:t>
      </w:r>
      <w:r>
        <w:rPr>
          <w:rFonts w:ascii="Times New Roman" w:hAnsi="Times New Roman" w:cs="Times New Roman"/>
          <w:sz w:val="24"/>
          <w:szCs w:val="24"/>
        </w:rPr>
        <w:t>s</w:t>
      </w:r>
      <w:r w:rsidRPr="00F17A71">
        <w:rPr>
          <w:rFonts w:ascii="Times New Roman" w:hAnsi="Times New Roman" w:cs="Times New Roman"/>
          <w:sz w:val="24"/>
          <w:szCs w:val="24"/>
        </w:rPr>
        <w:t xml:space="preserve">ed using the </w:t>
      </w:r>
      <w:proofErr w:type="spellStart"/>
      <w:r w:rsidRPr="00F17A71">
        <w:rPr>
          <w:rFonts w:ascii="Times New Roman" w:hAnsi="Times New Roman" w:cs="Times New Roman"/>
          <w:sz w:val="24"/>
          <w:szCs w:val="24"/>
        </w:rPr>
        <w:t>MoSCoW</w:t>
      </w:r>
      <w:proofErr w:type="spellEnd"/>
      <w:r w:rsidRPr="00F17A71">
        <w:rPr>
          <w:rFonts w:ascii="Times New Roman" w:hAnsi="Times New Roman" w:cs="Times New Roman"/>
          <w:sz w:val="24"/>
          <w:szCs w:val="24"/>
        </w:rPr>
        <w:t xml:space="preserve"> method</w:t>
      </w:r>
      <w:r>
        <w:rPr>
          <w:rFonts w:ascii="Times New Roman" w:hAnsi="Times New Roman" w:cs="Times New Roman"/>
          <w:sz w:val="24"/>
          <w:szCs w:val="24"/>
        </w:rPr>
        <w:t>.</w:t>
      </w:r>
    </w:p>
    <w:p w14:paraId="1891F00F" w14:textId="5F51B961" w:rsidR="00752485" w:rsidRDefault="00930686"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41B021" wp14:editId="1F284203">
            <wp:extent cx="5731510" cy="2131060"/>
            <wp:effectExtent l="0" t="0" r="2540" b="2540"/>
            <wp:docPr id="402131879" name="Picture 28"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31879" name="Picture 28" descr="A white and black list with black text&#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731510" cy="2131060"/>
                    </a:xfrm>
                    <a:prstGeom prst="rect">
                      <a:avLst/>
                    </a:prstGeom>
                  </pic:spPr>
                </pic:pic>
              </a:graphicData>
            </a:graphic>
          </wp:inline>
        </w:drawing>
      </w:r>
    </w:p>
    <w:p w14:paraId="5C3EA66F" w14:textId="2F0BD1B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2</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Usability Non-</w:t>
      </w:r>
      <w:r>
        <w:rPr>
          <w:rFonts w:ascii="Times New Roman" w:hAnsi="Times New Roman" w:cs="Times New Roman"/>
          <w:i/>
          <w:iCs/>
          <w:sz w:val="24"/>
          <w:szCs w:val="24"/>
        </w:rPr>
        <w:t>Functional Requirements</w:t>
      </w:r>
    </w:p>
    <w:p w14:paraId="0CC26E50" w14:textId="77777777" w:rsidR="00D957F5" w:rsidRPr="00D957F5" w:rsidRDefault="00D957F5" w:rsidP="00D957F5">
      <w:pPr>
        <w:spacing w:line="240" w:lineRule="auto"/>
        <w:ind w:firstLine="0"/>
        <w:jc w:val="center"/>
        <w:rPr>
          <w:rFonts w:ascii="Times New Roman" w:hAnsi="Times New Roman" w:cs="Times New Roman"/>
          <w:i/>
          <w:iCs/>
          <w:sz w:val="24"/>
          <w:szCs w:val="24"/>
        </w:rPr>
      </w:pPr>
    </w:p>
    <w:p w14:paraId="067FD98F" w14:textId="69F45CCE"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99395B" wp14:editId="5738015F">
            <wp:extent cx="5731510" cy="1802765"/>
            <wp:effectExtent l="0" t="0" r="2540" b="6985"/>
            <wp:docPr id="496596198" name="Picture 23"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596198" name="Picture 23" descr="A white and black list with black text&#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731510" cy="1802765"/>
                    </a:xfrm>
                    <a:prstGeom prst="rect">
                      <a:avLst/>
                    </a:prstGeom>
                  </pic:spPr>
                </pic:pic>
              </a:graphicData>
            </a:graphic>
          </wp:inline>
        </w:drawing>
      </w:r>
    </w:p>
    <w:p w14:paraId="14B5A335" w14:textId="5F103C4D"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3</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Functionality Non-</w:t>
      </w:r>
      <w:r>
        <w:rPr>
          <w:rFonts w:ascii="Times New Roman" w:hAnsi="Times New Roman" w:cs="Times New Roman"/>
          <w:i/>
          <w:iCs/>
          <w:sz w:val="24"/>
          <w:szCs w:val="24"/>
        </w:rPr>
        <w:t>Functional Requirements</w:t>
      </w:r>
    </w:p>
    <w:p w14:paraId="41C3EF06" w14:textId="77777777" w:rsidR="00D957F5" w:rsidRDefault="00D957F5" w:rsidP="00D957F5">
      <w:pPr>
        <w:spacing w:line="240" w:lineRule="auto"/>
        <w:ind w:firstLine="0"/>
        <w:jc w:val="center"/>
        <w:rPr>
          <w:rFonts w:ascii="Times New Roman" w:hAnsi="Times New Roman" w:cs="Times New Roman"/>
          <w:sz w:val="24"/>
          <w:szCs w:val="24"/>
        </w:rPr>
      </w:pPr>
    </w:p>
    <w:p w14:paraId="72D457C4" w14:textId="0FD3685D"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57827D" wp14:editId="036E7B08">
            <wp:extent cx="5731510" cy="2136140"/>
            <wp:effectExtent l="0" t="0" r="2540" b="0"/>
            <wp:docPr id="1846356449" name="Picture 2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56449" name="Picture 24" descr="A white and black list with black text&#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5731510" cy="2136140"/>
                    </a:xfrm>
                    <a:prstGeom prst="rect">
                      <a:avLst/>
                    </a:prstGeom>
                  </pic:spPr>
                </pic:pic>
              </a:graphicData>
            </a:graphic>
          </wp:inline>
        </w:drawing>
      </w:r>
    </w:p>
    <w:p w14:paraId="4A17AE7F" w14:textId="53CB6B2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4</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Reliability and Performance Non-</w:t>
      </w:r>
      <w:r>
        <w:rPr>
          <w:rFonts w:ascii="Times New Roman" w:hAnsi="Times New Roman" w:cs="Times New Roman"/>
          <w:i/>
          <w:iCs/>
          <w:sz w:val="24"/>
          <w:szCs w:val="24"/>
        </w:rPr>
        <w:t>Functional Requirements</w:t>
      </w:r>
    </w:p>
    <w:p w14:paraId="7B14052E" w14:textId="77777777" w:rsidR="00D957F5" w:rsidRDefault="00D957F5" w:rsidP="00D957F5">
      <w:pPr>
        <w:spacing w:line="240" w:lineRule="auto"/>
        <w:ind w:firstLine="0"/>
        <w:jc w:val="center"/>
        <w:rPr>
          <w:rFonts w:ascii="Times New Roman" w:hAnsi="Times New Roman" w:cs="Times New Roman"/>
          <w:sz w:val="24"/>
          <w:szCs w:val="24"/>
        </w:rPr>
      </w:pPr>
    </w:p>
    <w:p w14:paraId="08B10D11" w14:textId="71C817C4"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44AA39" wp14:editId="18361771">
            <wp:extent cx="5731510" cy="1797685"/>
            <wp:effectExtent l="0" t="0" r="2540" b="0"/>
            <wp:docPr id="1724448461" name="Picture 25" descr="A white rectangular box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448461" name="Picture 25" descr="A white rectangular box with black text&#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5731510" cy="1797685"/>
                    </a:xfrm>
                    <a:prstGeom prst="rect">
                      <a:avLst/>
                    </a:prstGeom>
                  </pic:spPr>
                </pic:pic>
              </a:graphicData>
            </a:graphic>
          </wp:inline>
        </w:drawing>
      </w:r>
    </w:p>
    <w:p w14:paraId="701D9518" w14:textId="43A9ACD9"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5</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Maintainability Non-</w:t>
      </w:r>
      <w:r>
        <w:rPr>
          <w:rFonts w:ascii="Times New Roman" w:hAnsi="Times New Roman" w:cs="Times New Roman"/>
          <w:i/>
          <w:iCs/>
          <w:sz w:val="24"/>
          <w:szCs w:val="24"/>
        </w:rPr>
        <w:t>Functional Requirements</w:t>
      </w:r>
    </w:p>
    <w:p w14:paraId="2A1B306D" w14:textId="77777777" w:rsidR="00D957F5" w:rsidRDefault="00D957F5" w:rsidP="00D957F5">
      <w:pPr>
        <w:spacing w:line="240" w:lineRule="auto"/>
        <w:ind w:firstLine="0"/>
        <w:jc w:val="center"/>
        <w:rPr>
          <w:rFonts w:ascii="Times New Roman" w:hAnsi="Times New Roman" w:cs="Times New Roman"/>
          <w:sz w:val="24"/>
          <w:szCs w:val="24"/>
        </w:rPr>
      </w:pPr>
    </w:p>
    <w:p w14:paraId="3B827E5A" w14:textId="77E4F8DF"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2C8491" wp14:editId="29316346">
            <wp:extent cx="5731510" cy="1464310"/>
            <wp:effectExtent l="0" t="0" r="2540" b="2540"/>
            <wp:docPr id="1931224216" name="Picture 26"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224216" name="Picture 26" descr="A white and black text&#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5731510" cy="1464310"/>
                    </a:xfrm>
                    <a:prstGeom prst="rect">
                      <a:avLst/>
                    </a:prstGeom>
                  </pic:spPr>
                </pic:pic>
              </a:graphicData>
            </a:graphic>
          </wp:inline>
        </w:drawing>
      </w:r>
    </w:p>
    <w:p w14:paraId="0D7D9CCF" w14:textId="1F3A577B"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6</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Security Non-</w:t>
      </w:r>
      <w:r>
        <w:rPr>
          <w:rFonts w:ascii="Times New Roman" w:hAnsi="Times New Roman" w:cs="Times New Roman"/>
          <w:i/>
          <w:iCs/>
          <w:sz w:val="24"/>
          <w:szCs w:val="24"/>
        </w:rPr>
        <w:t>Functional Requirements</w:t>
      </w:r>
    </w:p>
    <w:p w14:paraId="6E6756E6" w14:textId="77777777" w:rsidR="00D957F5" w:rsidRDefault="00D957F5" w:rsidP="00D957F5">
      <w:pPr>
        <w:ind w:firstLine="0"/>
        <w:jc w:val="center"/>
        <w:rPr>
          <w:rFonts w:ascii="Times New Roman" w:hAnsi="Times New Roman" w:cs="Times New Roman"/>
          <w:sz w:val="24"/>
          <w:szCs w:val="24"/>
        </w:rPr>
      </w:pPr>
    </w:p>
    <w:p w14:paraId="412FE5AF" w14:textId="77777777" w:rsidR="00752485" w:rsidRDefault="00752485" w:rsidP="003B6BEB">
      <w:pPr>
        <w:ind w:firstLine="0"/>
        <w:rPr>
          <w:rFonts w:ascii="Times New Roman" w:hAnsi="Times New Roman" w:cs="Times New Roman"/>
          <w:sz w:val="24"/>
          <w:szCs w:val="24"/>
        </w:rPr>
      </w:pPr>
    </w:p>
    <w:p w14:paraId="288D820C" w14:textId="77777777" w:rsidR="00752485" w:rsidRPr="003B6BEB" w:rsidRDefault="00752485" w:rsidP="003B6BEB">
      <w:pPr>
        <w:ind w:firstLine="0"/>
        <w:rPr>
          <w:rFonts w:ascii="Times New Roman" w:hAnsi="Times New Roman" w:cs="Times New Roman"/>
          <w:sz w:val="24"/>
          <w:szCs w:val="24"/>
        </w:rPr>
      </w:pPr>
    </w:p>
    <w:p w14:paraId="10EFC7DE" w14:textId="448F3E79" w:rsidR="008242AE" w:rsidRDefault="00930686" w:rsidP="00145BAD">
      <w:pPr>
        <w:pStyle w:val="Heading1"/>
        <w:numPr>
          <w:ilvl w:val="0"/>
          <w:numId w:val="21"/>
        </w:numPr>
        <w:rPr>
          <w:rFonts w:ascii="Times New Roman" w:hAnsi="Times New Roman" w:cs="Times New Roman"/>
        </w:rPr>
      </w:pPr>
      <w:r>
        <w:rPr>
          <w:rFonts w:ascii="Times New Roman" w:hAnsi="Times New Roman" w:cs="Times New Roman"/>
        </w:rPr>
        <w:lastRenderedPageBreak/>
        <w:t>Software Design</w:t>
      </w:r>
    </w:p>
    <w:p w14:paraId="18837681" w14:textId="77777777" w:rsidR="00930686" w:rsidRPr="00930686" w:rsidRDefault="00930686" w:rsidP="00930686"/>
    <w:p w14:paraId="3F77F6BE" w14:textId="4B7C4B02" w:rsidR="00930686" w:rsidRPr="00930686" w:rsidRDefault="00930686" w:rsidP="00930686">
      <w:pPr>
        <w:pStyle w:val="Heading2"/>
        <w:rPr>
          <w:rFonts w:ascii="Times New Roman" w:hAnsi="Times New Roman" w:cs="Times New Roman"/>
        </w:rPr>
      </w:pPr>
      <w:r w:rsidRPr="00930686">
        <w:rPr>
          <w:rFonts w:ascii="Times New Roman" w:hAnsi="Times New Roman" w:cs="Times New Roman"/>
        </w:rPr>
        <w:t>5.1 Software Architecture</w:t>
      </w:r>
    </w:p>
    <w:p w14:paraId="198C2B3F" w14:textId="77777777" w:rsidR="008242AE" w:rsidRDefault="008242AE" w:rsidP="0067057F">
      <w:pPr>
        <w:ind w:firstLine="0"/>
        <w:rPr>
          <w:rFonts w:ascii="Times New Roman" w:hAnsi="Times New Roman" w:cs="Times New Roman"/>
          <w:sz w:val="24"/>
          <w:szCs w:val="24"/>
        </w:rPr>
      </w:pPr>
    </w:p>
    <w:p w14:paraId="38A4F09C" w14:textId="1F3A4AF2" w:rsidR="00FF6A24" w:rsidRDefault="00FF6A24" w:rsidP="0067057F">
      <w:pPr>
        <w:ind w:firstLine="0"/>
        <w:rPr>
          <w:rFonts w:ascii="Times New Roman" w:hAnsi="Times New Roman" w:cs="Times New Roman"/>
          <w:sz w:val="24"/>
          <w:szCs w:val="24"/>
        </w:rPr>
      </w:pPr>
      <w:r w:rsidRPr="00FF6A24">
        <w:rPr>
          <w:rFonts w:ascii="Times New Roman" w:hAnsi="Times New Roman" w:cs="Times New Roman"/>
          <w:sz w:val="24"/>
          <w:szCs w:val="24"/>
        </w:rPr>
        <w:t>The Golf Blueprint implements a client-server architecture following the Model-View-Controller (MVC) pattern to ensure separation of concerns and maintainability. This architecture consists of three primary components:</w:t>
      </w:r>
    </w:p>
    <w:p w14:paraId="7AD19B67" w14:textId="77777777" w:rsidR="00FF6A24" w:rsidRP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Client-Side Application (View and Controller)</w:t>
      </w:r>
      <w:r w:rsidRPr="00FF6A24">
        <w:rPr>
          <w:rFonts w:ascii="Times New Roman" w:hAnsi="Times New Roman" w:cs="Times New Roman"/>
          <w:sz w:val="24"/>
          <w:szCs w:val="24"/>
        </w:rPr>
        <w:t xml:space="preserve"> - A responsive HTML/CSS/JavaScript web application that provides the user interface and handles user interactions</w:t>
      </w:r>
    </w:p>
    <w:p w14:paraId="5643BBD9" w14:textId="77777777" w:rsidR="00FF6A24" w:rsidRP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Server-Side API (Controller)</w:t>
      </w:r>
      <w:r w:rsidRPr="00FF6A24">
        <w:rPr>
          <w:rFonts w:ascii="Times New Roman" w:hAnsi="Times New Roman" w:cs="Times New Roman"/>
          <w:sz w:val="24"/>
          <w:szCs w:val="24"/>
        </w:rPr>
        <w:t xml:space="preserve"> - A Node.js Express server that processes requests and mediates between the client and database</w:t>
      </w:r>
    </w:p>
    <w:p w14:paraId="08177369" w14:textId="7F8A505D" w:rsid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Database (Model)</w:t>
      </w:r>
      <w:r w:rsidRPr="00FF6A24">
        <w:rPr>
          <w:rFonts w:ascii="Times New Roman" w:hAnsi="Times New Roman" w:cs="Times New Roman"/>
          <w:sz w:val="24"/>
          <w:szCs w:val="24"/>
        </w:rPr>
        <w:t xml:space="preserve"> - A MySQL database that stores all persistent data</w:t>
      </w:r>
    </w:p>
    <w:p w14:paraId="30376935" w14:textId="31AAE6AF" w:rsidR="00145BAD" w:rsidRDefault="00145BAD" w:rsidP="00145BAD">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608C96" wp14:editId="349F3017">
            <wp:extent cx="3459192" cy="3454209"/>
            <wp:effectExtent l="0" t="0" r="8255" b="0"/>
            <wp:docPr id="309237270" name="Picture 2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237270" name="Picture 29" descr="A screenshot of a computer&#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472997" cy="3467994"/>
                    </a:xfrm>
                    <a:prstGeom prst="rect">
                      <a:avLst/>
                    </a:prstGeom>
                  </pic:spPr>
                </pic:pic>
              </a:graphicData>
            </a:graphic>
          </wp:inline>
        </w:drawing>
      </w:r>
    </w:p>
    <w:p w14:paraId="433BFB1B" w14:textId="242E6505" w:rsidR="00145BAD" w:rsidRDefault="00145BAD" w:rsidP="00145BA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w:t>
      </w:r>
      <w:r>
        <w:rPr>
          <w:rFonts w:ascii="Times New Roman" w:hAnsi="Times New Roman" w:cs="Times New Roman"/>
          <w:i/>
          <w:iCs/>
          <w:sz w:val="24"/>
          <w:szCs w:val="24"/>
        </w:rPr>
        <w:t>5.1</w:t>
      </w:r>
      <w:r>
        <w:rPr>
          <w:rFonts w:ascii="Times New Roman" w:hAnsi="Times New Roman" w:cs="Times New Roman"/>
          <w:i/>
          <w:iCs/>
          <w:sz w:val="24"/>
          <w:szCs w:val="24"/>
        </w:rPr>
        <w:t xml:space="preserve">: </w:t>
      </w:r>
      <w:r>
        <w:rPr>
          <w:rFonts w:ascii="Times New Roman" w:hAnsi="Times New Roman" w:cs="Times New Roman"/>
          <w:i/>
          <w:iCs/>
          <w:sz w:val="24"/>
          <w:szCs w:val="24"/>
        </w:rPr>
        <w:t>This image showcases the SQL Database Schema for The Golf Blueprint</w:t>
      </w:r>
    </w:p>
    <w:p w14:paraId="107A69DD" w14:textId="77777777" w:rsidR="00145BAD" w:rsidRPr="00145BAD" w:rsidRDefault="00145BAD" w:rsidP="00145BAD">
      <w:pPr>
        <w:jc w:val="center"/>
        <w:rPr>
          <w:rFonts w:ascii="Times New Roman" w:hAnsi="Times New Roman" w:cs="Times New Roman"/>
          <w:sz w:val="24"/>
          <w:szCs w:val="24"/>
        </w:rPr>
      </w:pPr>
    </w:p>
    <w:p w14:paraId="18F94480" w14:textId="77777777" w:rsidR="0067057F" w:rsidRPr="00192B29" w:rsidRDefault="0067057F" w:rsidP="0067057F">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TO BE INSERTED LATER)</w:t>
      </w:r>
    </w:p>
    <w:p w14:paraId="2DC5AF3A" w14:textId="77777777" w:rsidR="0067057F" w:rsidRPr="00192B29" w:rsidRDefault="0067057F" w:rsidP="0067057F">
      <w:pPr>
        <w:ind w:firstLine="0"/>
        <w:rPr>
          <w:rFonts w:ascii="Times New Roman" w:hAnsi="Times New Roman" w:cs="Times New Roman"/>
          <w:sz w:val="24"/>
          <w:szCs w:val="24"/>
          <w:highlight w:val="yellow"/>
        </w:rPr>
      </w:pPr>
    </w:p>
    <w:p w14:paraId="7EA1FA38" w14:textId="170190A4" w:rsidR="00827565" w:rsidRPr="003A087D" w:rsidRDefault="0067057F" w:rsidP="00827565">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 xml:space="preserve">The Golf Blueprint differentiates itself by focusing specifically on course management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xml:space="preserve"> Golf Club, utilising crowd-sourced data to create a comprehensive understanding of each hole's strategic challenges. Unlike generic golf GPS apps that simply provide distances, or personal tracking systems that focus on individual performance metrics, this project aims to capture and visualise the collective experience of players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This local focus allows for the identification of specific course management patterns that generic golf analytics solutions cannot provide.</w:t>
      </w:r>
      <w:bookmarkStart w:id="16" w:name="_Toc193376155"/>
    </w:p>
    <w:p w14:paraId="44B80DD1" w14:textId="148E6E0B" w:rsidR="0067057F" w:rsidRDefault="0067057F" w:rsidP="0067057F">
      <w:pPr>
        <w:pStyle w:val="Heading1"/>
        <w:rPr>
          <w:rFonts w:ascii="Times New Roman" w:hAnsi="Times New Roman" w:cs="Times New Roman"/>
        </w:rPr>
      </w:pPr>
      <w:r w:rsidRPr="00A15D9A">
        <w:rPr>
          <w:rFonts w:ascii="Times New Roman" w:hAnsi="Times New Roman" w:cs="Times New Roman"/>
        </w:rPr>
        <w:t>References</w:t>
      </w:r>
      <w:bookmarkEnd w:id="16"/>
    </w:p>
    <w:p w14:paraId="5EAA11F4" w14:textId="77777777" w:rsidR="007958BD" w:rsidRPr="007958BD" w:rsidRDefault="007958BD" w:rsidP="007958BD"/>
    <w:p w14:paraId="63F6D92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BIBL {"uncited":[],"omitted":[],"custom":[]} CSL_BIBLIOGRAPHY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Ahmad, M.O., Markkula, J. and Oivo, M. (2013) </w:t>
      </w:r>
      <w:r w:rsidRPr="00192B29">
        <w:rPr>
          <w:rFonts w:ascii="Times New Roman" w:hAnsi="Times New Roman" w:cs="Times New Roman"/>
          <w:i/>
          <w:iCs/>
          <w:sz w:val="24"/>
          <w:szCs w:val="24"/>
        </w:rPr>
        <w:t>Kanban in software development: A systematic literature review</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2013 39th Euromicro Conference on Software Engineering and Advanced Applications</w:t>
      </w:r>
      <w:r w:rsidRPr="00192B29">
        <w:rPr>
          <w:rFonts w:ascii="Times New Roman" w:hAnsi="Times New Roman" w:cs="Times New Roman"/>
          <w:sz w:val="24"/>
          <w:szCs w:val="24"/>
        </w:rPr>
        <w:t xml:space="preserve"> [online]2013 39th EUROMICRO Conference on Software Engineering and Advanced Applications (SEAA). Santander: IEEE, pp. 9–16. Available from: https://ieeexplore.ieee.org/document/6619482/ [Accessed 27 January 2025].</w:t>
      </w:r>
    </w:p>
    <w:p w14:paraId="0FF578EC"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etzler, N.F., Monk, S.A., Wallace, E.S. and Otto, S.R. (2012) Effects of golf shaft stiffness on strain, clubhead presentation and wrist kinematics. </w:t>
      </w:r>
      <w:r w:rsidRPr="00192B29">
        <w:rPr>
          <w:rFonts w:ascii="Times New Roman" w:hAnsi="Times New Roman" w:cs="Times New Roman"/>
          <w:i/>
          <w:iCs/>
          <w:sz w:val="24"/>
          <w:szCs w:val="24"/>
        </w:rPr>
        <w:t>Sports Biomechanics</w:t>
      </w:r>
      <w:r w:rsidRPr="00192B29">
        <w:rPr>
          <w:rFonts w:ascii="Times New Roman" w:hAnsi="Times New Roman" w:cs="Times New Roman"/>
          <w:sz w:val="24"/>
          <w:szCs w:val="24"/>
        </w:rPr>
        <w:t xml:space="preserve"> [online]. 11 (2), pp. 223–238.</w:t>
      </w:r>
    </w:p>
    <w:p w14:paraId="572CC1B6"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roadie, M. (2014) </w:t>
      </w:r>
      <w:r w:rsidRPr="00192B29">
        <w:rPr>
          <w:rFonts w:ascii="Times New Roman" w:hAnsi="Times New Roman" w:cs="Times New Roman"/>
          <w:i/>
          <w:iCs/>
          <w:sz w:val="24"/>
          <w:szCs w:val="24"/>
        </w:rPr>
        <w:t>Every Shot Counts: Using the Revolutionary Strokes Gained Approach to Improve Your Golf Performance and Strategy</w:t>
      </w:r>
      <w:r w:rsidRPr="00192B29">
        <w:rPr>
          <w:rFonts w:ascii="Times New Roman" w:hAnsi="Times New Roman" w:cs="Times New Roman"/>
          <w:sz w:val="24"/>
          <w:szCs w:val="24"/>
        </w:rPr>
        <w:t>. Penguin.</w:t>
      </w:r>
    </w:p>
    <w:p w14:paraId="071A974C" w14:textId="2B4A049B" w:rsidR="00B261EB" w:rsidRPr="00B261EB" w:rsidRDefault="00B261EB" w:rsidP="00B261EB">
      <w:pPr>
        <w:spacing w:line="240" w:lineRule="auto"/>
        <w:ind w:firstLine="0"/>
        <w:rPr>
          <w:rFonts w:ascii="Times New Roman" w:hAnsi="Times New Roman" w:cs="Times New Roman"/>
          <w:sz w:val="24"/>
          <w:szCs w:val="24"/>
        </w:rPr>
      </w:pPr>
      <w:r w:rsidRPr="00B261EB">
        <w:rPr>
          <w:rFonts w:ascii="Times New Roman" w:hAnsi="Times New Roman" w:cs="Times New Roman"/>
          <w:sz w:val="24"/>
          <w:szCs w:val="24"/>
        </w:rPr>
        <w:t xml:space="preserve">Brush, K. (2023) </w:t>
      </w:r>
      <w:r w:rsidRPr="00B261EB">
        <w:rPr>
          <w:rFonts w:ascii="Times New Roman" w:hAnsi="Times New Roman" w:cs="Times New Roman"/>
          <w:i/>
          <w:iCs/>
          <w:sz w:val="24"/>
          <w:szCs w:val="24"/>
        </w:rPr>
        <w:t xml:space="preserve">What Is the </w:t>
      </w:r>
      <w:proofErr w:type="spellStart"/>
      <w:r w:rsidRPr="00B261EB">
        <w:rPr>
          <w:rFonts w:ascii="Times New Roman" w:hAnsi="Times New Roman" w:cs="Times New Roman"/>
          <w:i/>
          <w:iCs/>
          <w:sz w:val="24"/>
          <w:szCs w:val="24"/>
        </w:rPr>
        <w:t>MoSCoW</w:t>
      </w:r>
      <w:proofErr w:type="spellEnd"/>
      <w:r w:rsidRPr="00B261EB">
        <w:rPr>
          <w:rFonts w:ascii="Times New Roman" w:hAnsi="Times New Roman" w:cs="Times New Roman"/>
          <w:i/>
          <w:iCs/>
          <w:sz w:val="24"/>
          <w:szCs w:val="24"/>
        </w:rPr>
        <w:t xml:space="preserve"> Method? TechTarget.</w:t>
      </w:r>
      <w:r w:rsidRPr="00B261EB">
        <w:rPr>
          <w:rFonts w:ascii="Times New Roman" w:hAnsi="Times New Roman" w:cs="Times New Roman"/>
          <w:sz w:val="24"/>
          <w:szCs w:val="24"/>
        </w:rPr>
        <w:t xml:space="preserve"> March 2023 [online]. Available from: https://www.techtarget.com/searchsoftwarequality/definition/MoSCoW-method.</w:t>
      </w:r>
    </w:p>
    <w:p w14:paraId="70E004F8" w14:textId="61B742E5" w:rsidR="008D2BBE" w:rsidRDefault="008D2BBE" w:rsidP="008D2BBE">
      <w:pPr>
        <w:spacing w:line="240" w:lineRule="auto"/>
        <w:ind w:firstLine="0"/>
        <w:rPr>
          <w:rFonts w:ascii="Times New Roman" w:hAnsi="Times New Roman" w:cs="Times New Roman"/>
          <w:sz w:val="24"/>
          <w:szCs w:val="24"/>
        </w:rPr>
      </w:pPr>
      <w:r w:rsidRPr="008D2BBE">
        <w:rPr>
          <w:rFonts w:ascii="Times New Roman" w:hAnsi="Times New Roman" w:cs="Times New Roman"/>
          <w:sz w:val="24"/>
          <w:szCs w:val="24"/>
        </w:rPr>
        <w:t xml:space="preserve">Ehrlich, J.A. and Kamimoto, N. (2024) </w:t>
      </w:r>
      <w:r w:rsidRPr="008D2BBE">
        <w:rPr>
          <w:rFonts w:ascii="Times New Roman" w:hAnsi="Times New Roman" w:cs="Times New Roman"/>
          <w:i/>
          <w:iCs/>
          <w:sz w:val="24"/>
          <w:szCs w:val="24"/>
        </w:rPr>
        <w:t>Analyzing professional golf performance and earnings: insights from strokes gained analysis. Managerial Finance</w:t>
      </w:r>
      <w:r w:rsidRPr="008D2BBE">
        <w:rPr>
          <w:rFonts w:ascii="Times New Roman" w:hAnsi="Times New Roman" w:cs="Times New Roman"/>
          <w:sz w:val="24"/>
          <w:szCs w:val="24"/>
        </w:rPr>
        <w:t xml:space="preserve"> [online].</w:t>
      </w:r>
    </w:p>
    <w:p w14:paraId="4760CAA5" w14:textId="37B1D2F4" w:rsidR="00F17A71" w:rsidRPr="008D2BBE" w:rsidRDefault="00F17A71" w:rsidP="00F17A71">
      <w:pPr>
        <w:spacing w:line="240" w:lineRule="auto"/>
        <w:ind w:firstLine="0"/>
        <w:rPr>
          <w:rFonts w:ascii="Times New Roman" w:hAnsi="Times New Roman" w:cs="Times New Roman"/>
          <w:sz w:val="24"/>
          <w:szCs w:val="24"/>
        </w:rPr>
      </w:pPr>
      <w:r w:rsidRPr="00F17A71">
        <w:rPr>
          <w:rFonts w:ascii="Times New Roman" w:hAnsi="Times New Roman" w:cs="Times New Roman"/>
          <w:sz w:val="24"/>
          <w:szCs w:val="24"/>
        </w:rPr>
        <w:t xml:space="preserve">ISO (2024) </w:t>
      </w:r>
      <w:r w:rsidRPr="00F17A71">
        <w:rPr>
          <w:rFonts w:ascii="Times New Roman" w:hAnsi="Times New Roman" w:cs="Times New Roman"/>
          <w:i/>
          <w:iCs/>
          <w:sz w:val="24"/>
          <w:szCs w:val="24"/>
        </w:rPr>
        <w:t>ISO/IEC 38500:2024_</w:t>
      </w:r>
      <w:proofErr w:type="gramStart"/>
      <w:r w:rsidRPr="00F17A71">
        <w:rPr>
          <w:rFonts w:ascii="Times New Roman" w:hAnsi="Times New Roman" w:cs="Times New Roman"/>
          <w:i/>
          <w:iCs/>
          <w:sz w:val="24"/>
          <w:szCs w:val="24"/>
        </w:rPr>
        <w:t>02 :</w:t>
      </w:r>
      <w:proofErr w:type="gramEnd"/>
      <w:r w:rsidRPr="00F17A71">
        <w:rPr>
          <w:rFonts w:ascii="Times New Roman" w:hAnsi="Times New Roman" w:cs="Times New Roman"/>
          <w:i/>
          <w:iCs/>
          <w:sz w:val="24"/>
          <w:szCs w:val="24"/>
        </w:rPr>
        <w:t xml:space="preserve"> Information technology - governance of IT for the organization.</w:t>
      </w:r>
    </w:p>
    <w:p w14:paraId="6B1043FF"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lastRenderedPageBreak/>
        <w:t>Kute, S.S. and Thorat, S.D. (2014) A Review on Various Software Development Life Cycle (SDLC) Models. 3 (7).</w:t>
      </w:r>
    </w:p>
    <w:p w14:paraId="6A0D8884"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Lei, H., Ganjeizadeh, F., Jayachandran, P.K. and Ozcan, P. (2017) A statistical analysis of the effects of Scrum and Kanban on software development projects. </w:t>
      </w:r>
      <w:r w:rsidRPr="00192B29">
        <w:rPr>
          <w:rFonts w:ascii="Times New Roman" w:hAnsi="Times New Roman" w:cs="Times New Roman"/>
          <w:i/>
          <w:iCs/>
          <w:sz w:val="24"/>
          <w:szCs w:val="24"/>
        </w:rPr>
        <w:t>Robotics and Computer-Integrated Manufacturing</w:t>
      </w:r>
      <w:r w:rsidRPr="00192B29">
        <w:rPr>
          <w:rFonts w:ascii="Times New Roman" w:hAnsi="Times New Roman" w:cs="Times New Roman"/>
          <w:sz w:val="24"/>
          <w:szCs w:val="24"/>
        </w:rPr>
        <w:t xml:space="preserve"> [online]. 43, pp. 59–67.</w:t>
      </w:r>
    </w:p>
    <w:p w14:paraId="62AD8029" w14:textId="7C0D5826" w:rsidR="00446CB2" w:rsidRPr="00446CB2" w:rsidRDefault="00446CB2" w:rsidP="00446CB2">
      <w:pPr>
        <w:spacing w:line="240" w:lineRule="auto"/>
        <w:ind w:firstLine="0"/>
        <w:rPr>
          <w:rFonts w:ascii="Times New Roman" w:hAnsi="Times New Roman" w:cs="Times New Roman"/>
          <w:sz w:val="24"/>
          <w:szCs w:val="24"/>
        </w:rPr>
      </w:pPr>
      <w:r w:rsidRPr="00446CB2">
        <w:rPr>
          <w:rFonts w:ascii="Times New Roman" w:hAnsi="Times New Roman" w:cs="Times New Roman"/>
          <w:sz w:val="24"/>
          <w:szCs w:val="24"/>
        </w:rPr>
        <w:t>MacKenzie, D. (2023) Course Management Lessons from The PGA Tour Instruction For The Mental Game of Golf. 30 August 2023 [online]. Available from: https://golfstateofmind.com/course-management-lessons-from-the-pga-tour/.</w:t>
      </w:r>
    </w:p>
    <w:p w14:paraId="2DFCBE8C" w14:textId="0F730A48" w:rsidR="00192B29" w:rsidRPr="00CD14BF" w:rsidRDefault="00192B29" w:rsidP="00CD14B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Plummer, B. </w:t>
      </w:r>
      <w:r w:rsidRPr="00192B29">
        <w:rPr>
          <w:rFonts w:ascii="Times New Roman" w:hAnsi="Times New Roman" w:cs="Times New Roman"/>
          <w:sz w:val="24"/>
          <w:szCs w:val="24"/>
        </w:rPr>
        <w:t>(202</w:t>
      </w:r>
      <w:r>
        <w:rPr>
          <w:rFonts w:ascii="Times New Roman" w:hAnsi="Times New Roman" w:cs="Times New Roman"/>
          <w:sz w:val="24"/>
          <w:szCs w:val="24"/>
        </w:rPr>
        <w:t>4</w:t>
      </w:r>
      <w:r w:rsidRPr="00192B29">
        <w:rPr>
          <w:rFonts w:ascii="Times New Roman" w:hAnsi="Times New Roman" w:cs="Times New Roman"/>
          <w:sz w:val="24"/>
          <w:szCs w:val="24"/>
        </w:rPr>
        <w:t xml:space="preserve">) </w:t>
      </w:r>
      <w:r w:rsidRPr="00602AC4">
        <w:rPr>
          <w:rFonts w:ascii="Times New Roman" w:hAnsi="Times New Roman" w:cs="Times New Roman"/>
          <w:i/>
          <w:iCs/>
          <w:sz w:val="24"/>
          <w:szCs w:val="24"/>
        </w:rPr>
        <w:t>What Is Strokes Gained? Golf Monthly Magazine.</w:t>
      </w:r>
      <w:r w:rsidRPr="00192B29">
        <w:rPr>
          <w:rFonts w:ascii="Times New Roman" w:hAnsi="Times New Roman" w:cs="Times New Roman"/>
          <w:sz w:val="24"/>
          <w:szCs w:val="24"/>
        </w:rPr>
        <w:t xml:space="preserve"> </w:t>
      </w:r>
      <w:r w:rsidR="00602AC4">
        <w:rPr>
          <w:rFonts w:ascii="Times New Roman" w:hAnsi="Times New Roman" w:cs="Times New Roman"/>
          <w:sz w:val="24"/>
          <w:szCs w:val="24"/>
        </w:rPr>
        <w:t>19</w:t>
      </w:r>
      <w:r w:rsidRPr="00192B29">
        <w:rPr>
          <w:rFonts w:ascii="Times New Roman" w:hAnsi="Times New Roman" w:cs="Times New Roman"/>
          <w:sz w:val="24"/>
          <w:szCs w:val="24"/>
        </w:rPr>
        <w:t xml:space="preserve"> Ma</w:t>
      </w:r>
      <w:r w:rsidR="00602AC4">
        <w:rPr>
          <w:rFonts w:ascii="Times New Roman" w:hAnsi="Times New Roman" w:cs="Times New Roman"/>
          <w:sz w:val="24"/>
          <w:szCs w:val="24"/>
        </w:rPr>
        <w:t>rch</w:t>
      </w:r>
      <w:r w:rsidRPr="00192B29">
        <w:rPr>
          <w:rFonts w:ascii="Times New Roman" w:hAnsi="Times New Roman" w:cs="Times New Roman"/>
          <w:sz w:val="24"/>
          <w:szCs w:val="24"/>
        </w:rPr>
        <w:t xml:space="preserve"> 202</w:t>
      </w:r>
      <w:r w:rsidR="00602AC4">
        <w:rPr>
          <w:rFonts w:ascii="Times New Roman" w:hAnsi="Times New Roman" w:cs="Times New Roman"/>
          <w:sz w:val="24"/>
          <w:szCs w:val="24"/>
        </w:rPr>
        <w:t>4</w:t>
      </w:r>
      <w:r w:rsidRPr="00192B29">
        <w:rPr>
          <w:rFonts w:ascii="Times New Roman" w:hAnsi="Times New Roman" w:cs="Times New Roman"/>
          <w:sz w:val="24"/>
          <w:szCs w:val="24"/>
        </w:rPr>
        <w:t xml:space="preserve"> [online]. Available from: https://www.golfmonthly.com/features/the-game/what-is-strokes-gained-185460.</w:t>
      </w:r>
    </w:p>
    <w:p w14:paraId="243B2BF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Pressman, R.S. (2001)‘Software engineering: a practitioner’s approach’ McGraw-Hill series in computer science software engineering and databases. 5. ed., 20. anniversary ed. Boston, Mass: McGraw Hill.</w:t>
      </w:r>
    </w:p>
    <w:p w14:paraId="0D124773"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Sjøberg, D.I.K. (2018) </w:t>
      </w:r>
      <w:r w:rsidRPr="00192B29">
        <w:rPr>
          <w:rFonts w:ascii="Times New Roman" w:hAnsi="Times New Roman" w:cs="Times New Roman"/>
          <w:i/>
          <w:iCs/>
          <w:sz w:val="24"/>
          <w:szCs w:val="24"/>
        </w:rPr>
        <w:t>An empirical study of WIP in kanban teams</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Proceedings of the 12th ACM/IEEE International Symposium on Empirical Software Engineering and Measurement</w:t>
      </w:r>
      <w:r w:rsidRPr="00192B29">
        <w:rPr>
          <w:rFonts w:ascii="Times New Roman" w:hAnsi="Times New Roman" w:cs="Times New Roman"/>
          <w:sz w:val="24"/>
          <w:szCs w:val="24"/>
        </w:rPr>
        <w:t xml:space="preserve"> [online]ESEM ’18: ACM / IEEE International Symposium on Empirical Software Engineering and Measurement. Oulu Finland: ACM, pp. 1–8. Available from: https://dl.acm.org/doi/10.1145/3239235.3239238 [Accessed 27 January 2025]. </w:t>
      </w:r>
    </w:p>
    <w:p w14:paraId="6C564746" w14:textId="4D146F0D"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The R&amp;A (2024) </w:t>
      </w:r>
      <w:r w:rsidRPr="00192B29">
        <w:rPr>
          <w:rFonts w:ascii="Times New Roman" w:hAnsi="Times New Roman" w:cs="Times New Roman"/>
          <w:i/>
          <w:iCs/>
          <w:sz w:val="24"/>
          <w:szCs w:val="24"/>
        </w:rPr>
        <w:t>Golf participation continues to enjoy growth globally</w:t>
      </w:r>
      <w:r w:rsidRPr="00192B29">
        <w:rPr>
          <w:rFonts w:ascii="Times New Roman" w:hAnsi="Times New Roman" w:cs="Times New Roman"/>
          <w:sz w:val="24"/>
          <w:szCs w:val="24"/>
        </w:rPr>
        <w:t> </w:t>
      </w:r>
      <w:r w:rsidRPr="00192B29">
        <w:rPr>
          <w:rFonts w:ascii="Times New Roman" w:hAnsi="Times New Roman" w:cs="Times New Roman"/>
          <w:i/>
          <w:iCs/>
          <w:sz w:val="24"/>
          <w:szCs w:val="24"/>
        </w:rPr>
        <w:t>R&amp;A</w:t>
      </w:r>
      <w:r w:rsidRPr="00192B29">
        <w:rPr>
          <w:rFonts w:ascii="Times New Roman" w:hAnsi="Times New Roman" w:cs="Times New Roman"/>
          <w:sz w:val="24"/>
          <w:szCs w:val="24"/>
        </w:rPr>
        <w:t>. 25 September 2024 [online]. Available from: https://www.randa.org/en/articles/golf-participation-continues-to-enjoy-growth-globally [Accessed 27 January 2025].</w:t>
      </w:r>
      <w:r w:rsidRPr="00192B29">
        <w:rPr>
          <w:rFonts w:ascii="Times New Roman" w:hAnsi="Times New Roman" w:cs="Times New Roman"/>
          <w:sz w:val="24"/>
          <w:szCs w:val="24"/>
        </w:rPr>
        <w:fldChar w:fldCharType="end"/>
      </w:r>
    </w:p>
    <w:p w14:paraId="44F93381" w14:textId="77777777" w:rsidR="0067057F" w:rsidRPr="00A15D9A" w:rsidRDefault="0067057F" w:rsidP="0067057F">
      <w:pPr>
        <w:ind w:firstLine="0"/>
        <w:rPr>
          <w:rFonts w:ascii="Times New Roman" w:hAnsi="Times New Roman" w:cs="Times New Roman"/>
        </w:rPr>
      </w:pPr>
    </w:p>
    <w:p w14:paraId="2739A512" w14:textId="77777777" w:rsidR="0067057F" w:rsidRPr="00A15D9A" w:rsidRDefault="0067057F" w:rsidP="0067057F">
      <w:pPr>
        <w:rPr>
          <w:rFonts w:ascii="Times New Roman" w:hAnsi="Times New Roman" w:cs="Times New Roman"/>
        </w:rPr>
      </w:pPr>
    </w:p>
    <w:p w14:paraId="718FF6E5" w14:textId="77777777" w:rsidR="00C36B75" w:rsidRPr="00A15D9A" w:rsidRDefault="00C36B75" w:rsidP="00C36B75">
      <w:pPr>
        <w:jc w:val="center"/>
        <w:rPr>
          <w:rFonts w:ascii="Times New Roman" w:hAnsi="Times New Roman" w:cs="Times New Roman"/>
        </w:rPr>
      </w:pPr>
    </w:p>
    <w:sectPr w:rsidR="00C36B75" w:rsidRPr="00A15D9A" w:rsidSect="005C092A">
      <w:footerReference w:type="default" r:id="rId35"/>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6E87B6" w14:textId="77777777" w:rsidR="0062097E" w:rsidRDefault="0062097E" w:rsidP="00CD7ECF">
      <w:pPr>
        <w:spacing w:after="0" w:line="240" w:lineRule="auto"/>
      </w:pPr>
      <w:r>
        <w:separator/>
      </w:r>
    </w:p>
  </w:endnote>
  <w:endnote w:type="continuationSeparator" w:id="0">
    <w:p w14:paraId="48DAECD1" w14:textId="77777777" w:rsidR="0062097E" w:rsidRDefault="0062097E"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haroni">
    <w:charset w:val="B1"/>
    <w:family w:val="auto"/>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Helvetica 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6FD98B" w14:textId="77777777" w:rsidR="0062097E" w:rsidRDefault="0062097E" w:rsidP="00CD7ECF">
      <w:pPr>
        <w:spacing w:after="0" w:line="240" w:lineRule="auto"/>
      </w:pPr>
      <w:r>
        <w:separator/>
      </w:r>
    </w:p>
  </w:footnote>
  <w:footnote w:type="continuationSeparator" w:id="0">
    <w:p w14:paraId="2C5D9BCE" w14:textId="77777777" w:rsidR="0062097E" w:rsidRDefault="0062097E"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3"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2C9B68F8"/>
    <w:multiLevelType w:val="hybridMultilevel"/>
    <w:tmpl w:val="9C2CEF1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CB27C1"/>
    <w:multiLevelType w:val="hybridMultilevel"/>
    <w:tmpl w:val="0FB60090"/>
    <w:lvl w:ilvl="0" w:tplc="CE1EDFD8">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DC200BF"/>
    <w:multiLevelType w:val="hybridMultilevel"/>
    <w:tmpl w:val="B644C4D0"/>
    <w:lvl w:ilvl="0" w:tplc="6DA27588">
      <w:numFmt w:val="bullet"/>
      <w:lvlText w:val="-"/>
      <w:lvlJc w:val="left"/>
      <w:pPr>
        <w:ind w:left="1080" w:hanging="360"/>
      </w:pPr>
      <w:rPr>
        <w:rFonts w:ascii="Aharoni" w:eastAsiaTheme="minorHAnsi" w:hAnsi="Aharoni" w:cs="Aharon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E5D15F5"/>
    <w:multiLevelType w:val="hybridMultilevel"/>
    <w:tmpl w:val="A260DE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57F220CC"/>
    <w:multiLevelType w:val="hybridMultilevel"/>
    <w:tmpl w:val="E75AF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2DE6DCF"/>
    <w:multiLevelType w:val="hybridMultilevel"/>
    <w:tmpl w:val="A260DE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82862C9"/>
    <w:multiLevelType w:val="hybridMultilevel"/>
    <w:tmpl w:val="7D1E4B9E"/>
    <w:lvl w:ilvl="0" w:tplc="AD46C93C">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87336ED"/>
    <w:multiLevelType w:val="hybridMultilevel"/>
    <w:tmpl w:val="D96A62D0"/>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CE37305"/>
    <w:multiLevelType w:val="hybridMultilevel"/>
    <w:tmpl w:val="268E9E8E"/>
    <w:lvl w:ilvl="0" w:tplc="3C420CA2">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03308820">
    <w:abstractNumId w:val="4"/>
  </w:num>
  <w:num w:numId="2" w16cid:durableId="1783105682">
    <w:abstractNumId w:val="4"/>
  </w:num>
  <w:num w:numId="3" w16cid:durableId="813529452">
    <w:abstractNumId w:val="13"/>
  </w:num>
  <w:num w:numId="4" w16cid:durableId="654644752">
    <w:abstractNumId w:val="3"/>
  </w:num>
  <w:num w:numId="5" w16cid:durableId="1380741690">
    <w:abstractNumId w:val="12"/>
  </w:num>
  <w:num w:numId="6" w16cid:durableId="277495896">
    <w:abstractNumId w:val="15"/>
  </w:num>
  <w:num w:numId="7" w16cid:durableId="1050960898">
    <w:abstractNumId w:val="18"/>
  </w:num>
  <w:num w:numId="8" w16cid:durableId="1731659943">
    <w:abstractNumId w:val="1"/>
  </w:num>
  <w:num w:numId="9" w16cid:durableId="1227841212">
    <w:abstractNumId w:val="0"/>
  </w:num>
  <w:num w:numId="10" w16cid:durableId="1423258655">
    <w:abstractNumId w:val="8"/>
  </w:num>
  <w:num w:numId="11" w16cid:durableId="102308684">
    <w:abstractNumId w:val="10"/>
  </w:num>
  <w:num w:numId="12" w16cid:durableId="2132550741">
    <w:abstractNumId w:val="2"/>
  </w:num>
  <w:num w:numId="13" w16cid:durableId="2068259477">
    <w:abstractNumId w:val="6"/>
  </w:num>
  <w:num w:numId="14" w16cid:durableId="1940942630">
    <w:abstractNumId w:val="16"/>
  </w:num>
  <w:num w:numId="15" w16cid:durableId="266154361">
    <w:abstractNumId w:val="7"/>
  </w:num>
  <w:num w:numId="16" w16cid:durableId="1355575462">
    <w:abstractNumId w:val="11"/>
  </w:num>
  <w:num w:numId="17" w16cid:durableId="1553079081">
    <w:abstractNumId w:val="5"/>
  </w:num>
  <w:num w:numId="18" w16cid:durableId="102922090">
    <w:abstractNumId w:val="17"/>
  </w:num>
  <w:num w:numId="19" w16cid:durableId="1165390296">
    <w:abstractNumId w:val="14"/>
  </w:num>
  <w:num w:numId="20" w16cid:durableId="45494812">
    <w:abstractNumId w:val="9"/>
  </w:num>
  <w:num w:numId="21" w16cid:durableId="160511376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36D5"/>
    <w:rsid w:val="00020362"/>
    <w:rsid w:val="00022C0B"/>
    <w:rsid w:val="000275DB"/>
    <w:rsid w:val="000314D0"/>
    <w:rsid w:val="00034641"/>
    <w:rsid w:val="00042639"/>
    <w:rsid w:val="00052B0B"/>
    <w:rsid w:val="00052D60"/>
    <w:rsid w:val="00053D1A"/>
    <w:rsid w:val="0006084B"/>
    <w:rsid w:val="00062C02"/>
    <w:rsid w:val="000728CE"/>
    <w:rsid w:val="000761C8"/>
    <w:rsid w:val="0008704F"/>
    <w:rsid w:val="00087986"/>
    <w:rsid w:val="000974DF"/>
    <w:rsid w:val="000B1F34"/>
    <w:rsid w:val="000B7F32"/>
    <w:rsid w:val="000C0A40"/>
    <w:rsid w:val="000C6797"/>
    <w:rsid w:val="000F4C00"/>
    <w:rsid w:val="000F5FE1"/>
    <w:rsid w:val="000F762F"/>
    <w:rsid w:val="001001C9"/>
    <w:rsid w:val="00100303"/>
    <w:rsid w:val="0010041A"/>
    <w:rsid w:val="001065C4"/>
    <w:rsid w:val="00117714"/>
    <w:rsid w:val="00123B01"/>
    <w:rsid w:val="00133A2F"/>
    <w:rsid w:val="001361E0"/>
    <w:rsid w:val="00137C2A"/>
    <w:rsid w:val="00142F40"/>
    <w:rsid w:val="00145BAD"/>
    <w:rsid w:val="00151CC6"/>
    <w:rsid w:val="001650B5"/>
    <w:rsid w:val="0017788E"/>
    <w:rsid w:val="00182521"/>
    <w:rsid w:val="00183732"/>
    <w:rsid w:val="00190908"/>
    <w:rsid w:val="00191785"/>
    <w:rsid w:val="001927BF"/>
    <w:rsid w:val="00192B29"/>
    <w:rsid w:val="00193671"/>
    <w:rsid w:val="001A36E6"/>
    <w:rsid w:val="001A5209"/>
    <w:rsid w:val="001A7438"/>
    <w:rsid w:val="001A77EC"/>
    <w:rsid w:val="001A7D9C"/>
    <w:rsid w:val="001B0F2F"/>
    <w:rsid w:val="001C4CE9"/>
    <w:rsid w:val="001D7C0D"/>
    <w:rsid w:val="002015AB"/>
    <w:rsid w:val="00204BDA"/>
    <w:rsid w:val="002077D6"/>
    <w:rsid w:val="00207C7A"/>
    <w:rsid w:val="002161D8"/>
    <w:rsid w:val="00227643"/>
    <w:rsid w:val="00231F92"/>
    <w:rsid w:val="00240851"/>
    <w:rsid w:val="00244798"/>
    <w:rsid w:val="0025163C"/>
    <w:rsid w:val="0025240A"/>
    <w:rsid w:val="00257FA7"/>
    <w:rsid w:val="00260088"/>
    <w:rsid w:val="00260141"/>
    <w:rsid w:val="002654D2"/>
    <w:rsid w:val="002767EC"/>
    <w:rsid w:val="00277984"/>
    <w:rsid w:val="00287D7B"/>
    <w:rsid w:val="002A7F08"/>
    <w:rsid w:val="002B30AD"/>
    <w:rsid w:val="002B5E0E"/>
    <w:rsid w:val="002C4622"/>
    <w:rsid w:val="002C53E1"/>
    <w:rsid w:val="002E4FBB"/>
    <w:rsid w:val="002E7E86"/>
    <w:rsid w:val="002F06E6"/>
    <w:rsid w:val="003002EB"/>
    <w:rsid w:val="0030146C"/>
    <w:rsid w:val="00302C7E"/>
    <w:rsid w:val="00307DA9"/>
    <w:rsid w:val="00320D36"/>
    <w:rsid w:val="00321682"/>
    <w:rsid w:val="00326E96"/>
    <w:rsid w:val="00331EF5"/>
    <w:rsid w:val="00332EA1"/>
    <w:rsid w:val="00337CD1"/>
    <w:rsid w:val="00337F0B"/>
    <w:rsid w:val="003540A6"/>
    <w:rsid w:val="0037337A"/>
    <w:rsid w:val="00375A2E"/>
    <w:rsid w:val="00390283"/>
    <w:rsid w:val="00395FF5"/>
    <w:rsid w:val="0039782B"/>
    <w:rsid w:val="003A087D"/>
    <w:rsid w:val="003A70DD"/>
    <w:rsid w:val="003A763B"/>
    <w:rsid w:val="003B1E63"/>
    <w:rsid w:val="003B6BEB"/>
    <w:rsid w:val="003C6EFF"/>
    <w:rsid w:val="003C70D1"/>
    <w:rsid w:val="003D19E3"/>
    <w:rsid w:val="003E361F"/>
    <w:rsid w:val="003E5794"/>
    <w:rsid w:val="003E615F"/>
    <w:rsid w:val="003F39CE"/>
    <w:rsid w:val="003F61E7"/>
    <w:rsid w:val="00401344"/>
    <w:rsid w:val="00402412"/>
    <w:rsid w:val="00412697"/>
    <w:rsid w:val="004422A8"/>
    <w:rsid w:val="004429A0"/>
    <w:rsid w:val="00446CB2"/>
    <w:rsid w:val="00451B96"/>
    <w:rsid w:val="00462F6E"/>
    <w:rsid w:val="004657BD"/>
    <w:rsid w:val="00473255"/>
    <w:rsid w:val="00476348"/>
    <w:rsid w:val="00484CDB"/>
    <w:rsid w:val="004916F2"/>
    <w:rsid w:val="004D2555"/>
    <w:rsid w:val="004D3FEF"/>
    <w:rsid w:val="004D5C2C"/>
    <w:rsid w:val="004D7449"/>
    <w:rsid w:val="004D7ED2"/>
    <w:rsid w:val="004E0ACD"/>
    <w:rsid w:val="004E20E6"/>
    <w:rsid w:val="004E5ECC"/>
    <w:rsid w:val="004E6D94"/>
    <w:rsid w:val="00504C50"/>
    <w:rsid w:val="00516189"/>
    <w:rsid w:val="00517A8E"/>
    <w:rsid w:val="00517EE3"/>
    <w:rsid w:val="005269D0"/>
    <w:rsid w:val="00526BEA"/>
    <w:rsid w:val="00535F71"/>
    <w:rsid w:val="005417B5"/>
    <w:rsid w:val="005441EB"/>
    <w:rsid w:val="00546C91"/>
    <w:rsid w:val="0056610A"/>
    <w:rsid w:val="0056729E"/>
    <w:rsid w:val="00594039"/>
    <w:rsid w:val="00594081"/>
    <w:rsid w:val="005A16DB"/>
    <w:rsid w:val="005B31DA"/>
    <w:rsid w:val="005B5C54"/>
    <w:rsid w:val="005B62BD"/>
    <w:rsid w:val="005C092A"/>
    <w:rsid w:val="005C1CA1"/>
    <w:rsid w:val="005C2596"/>
    <w:rsid w:val="005D3CAF"/>
    <w:rsid w:val="005E431F"/>
    <w:rsid w:val="005F57E5"/>
    <w:rsid w:val="00600223"/>
    <w:rsid w:val="00600C04"/>
    <w:rsid w:val="00602AC4"/>
    <w:rsid w:val="00603C6D"/>
    <w:rsid w:val="0062097E"/>
    <w:rsid w:val="00627291"/>
    <w:rsid w:val="006310E0"/>
    <w:rsid w:val="00644CEE"/>
    <w:rsid w:val="00645773"/>
    <w:rsid w:val="006528FD"/>
    <w:rsid w:val="0065314B"/>
    <w:rsid w:val="00655C6F"/>
    <w:rsid w:val="00657A64"/>
    <w:rsid w:val="00663B97"/>
    <w:rsid w:val="0067057F"/>
    <w:rsid w:val="00682139"/>
    <w:rsid w:val="006861B5"/>
    <w:rsid w:val="006973D9"/>
    <w:rsid w:val="006A0AAF"/>
    <w:rsid w:val="006A3202"/>
    <w:rsid w:val="006A5536"/>
    <w:rsid w:val="006B326B"/>
    <w:rsid w:val="006B3CE4"/>
    <w:rsid w:val="006B7E40"/>
    <w:rsid w:val="006C5DF8"/>
    <w:rsid w:val="006D5D20"/>
    <w:rsid w:val="006E48CC"/>
    <w:rsid w:val="006E76CA"/>
    <w:rsid w:val="007125D8"/>
    <w:rsid w:val="00713DE6"/>
    <w:rsid w:val="0072578D"/>
    <w:rsid w:val="00727FF1"/>
    <w:rsid w:val="00730F85"/>
    <w:rsid w:val="007342E0"/>
    <w:rsid w:val="0073691A"/>
    <w:rsid w:val="00737C33"/>
    <w:rsid w:val="00752485"/>
    <w:rsid w:val="00757336"/>
    <w:rsid w:val="00764249"/>
    <w:rsid w:val="00774E27"/>
    <w:rsid w:val="00784CA6"/>
    <w:rsid w:val="00786CF7"/>
    <w:rsid w:val="00787740"/>
    <w:rsid w:val="007958BD"/>
    <w:rsid w:val="007A40FE"/>
    <w:rsid w:val="007B4754"/>
    <w:rsid w:val="007B6DA5"/>
    <w:rsid w:val="007C2992"/>
    <w:rsid w:val="007C2B46"/>
    <w:rsid w:val="007C531D"/>
    <w:rsid w:val="007C6C51"/>
    <w:rsid w:val="007D5ADF"/>
    <w:rsid w:val="007E354E"/>
    <w:rsid w:val="007F5126"/>
    <w:rsid w:val="008058A8"/>
    <w:rsid w:val="008102D9"/>
    <w:rsid w:val="00810F0E"/>
    <w:rsid w:val="00812BEF"/>
    <w:rsid w:val="00817826"/>
    <w:rsid w:val="00820EF6"/>
    <w:rsid w:val="008242AE"/>
    <w:rsid w:val="00827565"/>
    <w:rsid w:val="00833FB0"/>
    <w:rsid w:val="0083585E"/>
    <w:rsid w:val="00836C5E"/>
    <w:rsid w:val="00837B4D"/>
    <w:rsid w:val="00847544"/>
    <w:rsid w:val="0085691F"/>
    <w:rsid w:val="008806E0"/>
    <w:rsid w:val="0088088F"/>
    <w:rsid w:val="00883E9B"/>
    <w:rsid w:val="00890DF0"/>
    <w:rsid w:val="0089476D"/>
    <w:rsid w:val="00895101"/>
    <w:rsid w:val="00895918"/>
    <w:rsid w:val="008B02F6"/>
    <w:rsid w:val="008B28D8"/>
    <w:rsid w:val="008B4D04"/>
    <w:rsid w:val="008D2BBE"/>
    <w:rsid w:val="008D5311"/>
    <w:rsid w:val="008E5487"/>
    <w:rsid w:val="008E6567"/>
    <w:rsid w:val="008E7ABE"/>
    <w:rsid w:val="008F00A6"/>
    <w:rsid w:val="00912163"/>
    <w:rsid w:val="00916FA6"/>
    <w:rsid w:val="00923720"/>
    <w:rsid w:val="00930686"/>
    <w:rsid w:val="00933B92"/>
    <w:rsid w:val="00941E0B"/>
    <w:rsid w:val="00944FF6"/>
    <w:rsid w:val="009463E7"/>
    <w:rsid w:val="009466CC"/>
    <w:rsid w:val="009514A1"/>
    <w:rsid w:val="00952E19"/>
    <w:rsid w:val="00970417"/>
    <w:rsid w:val="0099420C"/>
    <w:rsid w:val="009A72DF"/>
    <w:rsid w:val="009B16BC"/>
    <w:rsid w:val="009C149D"/>
    <w:rsid w:val="009C26D3"/>
    <w:rsid w:val="009C58CC"/>
    <w:rsid w:val="009D30A2"/>
    <w:rsid w:val="009E1161"/>
    <w:rsid w:val="009E245A"/>
    <w:rsid w:val="009E4713"/>
    <w:rsid w:val="009E6039"/>
    <w:rsid w:val="009E6192"/>
    <w:rsid w:val="009F2EED"/>
    <w:rsid w:val="00A012D5"/>
    <w:rsid w:val="00A02078"/>
    <w:rsid w:val="00A033D5"/>
    <w:rsid w:val="00A15D9A"/>
    <w:rsid w:val="00A17AE3"/>
    <w:rsid w:val="00A21ADE"/>
    <w:rsid w:val="00A46B4D"/>
    <w:rsid w:val="00A47C45"/>
    <w:rsid w:val="00A509BD"/>
    <w:rsid w:val="00A53086"/>
    <w:rsid w:val="00A74758"/>
    <w:rsid w:val="00A81A8D"/>
    <w:rsid w:val="00A8202B"/>
    <w:rsid w:val="00A93902"/>
    <w:rsid w:val="00A94DE1"/>
    <w:rsid w:val="00AB588F"/>
    <w:rsid w:val="00AC5E6C"/>
    <w:rsid w:val="00AC6DD8"/>
    <w:rsid w:val="00AD4B50"/>
    <w:rsid w:val="00AE26AE"/>
    <w:rsid w:val="00AE3190"/>
    <w:rsid w:val="00B0263E"/>
    <w:rsid w:val="00B036C9"/>
    <w:rsid w:val="00B1713D"/>
    <w:rsid w:val="00B2143B"/>
    <w:rsid w:val="00B261EB"/>
    <w:rsid w:val="00B26E2E"/>
    <w:rsid w:val="00B40DB4"/>
    <w:rsid w:val="00B41B45"/>
    <w:rsid w:val="00B614B1"/>
    <w:rsid w:val="00B63121"/>
    <w:rsid w:val="00B80682"/>
    <w:rsid w:val="00B8132A"/>
    <w:rsid w:val="00B83EAB"/>
    <w:rsid w:val="00B92786"/>
    <w:rsid w:val="00B96919"/>
    <w:rsid w:val="00BA13EF"/>
    <w:rsid w:val="00BA2916"/>
    <w:rsid w:val="00BB0890"/>
    <w:rsid w:val="00BB37E6"/>
    <w:rsid w:val="00BC226F"/>
    <w:rsid w:val="00BC6C33"/>
    <w:rsid w:val="00BC7FA5"/>
    <w:rsid w:val="00BD3A40"/>
    <w:rsid w:val="00BD3D57"/>
    <w:rsid w:val="00BE10DC"/>
    <w:rsid w:val="00BE270C"/>
    <w:rsid w:val="00BE3909"/>
    <w:rsid w:val="00BF09E2"/>
    <w:rsid w:val="00C057F3"/>
    <w:rsid w:val="00C07507"/>
    <w:rsid w:val="00C1014D"/>
    <w:rsid w:val="00C224BB"/>
    <w:rsid w:val="00C236C8"/>
    <w:rsid w:val="00C326CC"/>
    <w:rsid w:val="00C36B75"/>
    <w:rsid w:val="00C72701"/>
    <w:rsid w:val="00C73872"/>
    <w:rsid w:val="00C84663"/>
    <w:rsid w:val="00C87CA4"/>
    <w:rsid w:val="00C87E3E"/>
    <w:rsid w:val="00C90643"/>
    <w:rsid w:val="00C927BC"/>
    <w:rsid w:val="00CA01C2"/>
    <w:rsid w:val="00CA1F68"/>
    <w:rsid w:val="00CA6EB9"/>
    <w:rsid w:val="00CC6EBF"/>
    <w:rsid w:val="00CD14BF"/>
    <w:rsid w:val="00CD49E6"/>
    <w:rsid w:val="00CD7ECF"/>
    <w:rsid w:val="00CE0148"/>
    <w:rsid w:val="00CE1799"/>
    <w:rsid w:val="00D008D6"/>
    <w:rsid w:val="00D01672"/>
    <w:rsid w:val="00D134D7"/>
    <w:rsid w:val="00D2511D"/>
    <w:rsid w:val="00D30F69"/>
    <w:rsid w:val="00D310F7"/>
    <w:rsid w:val="00D35F97"/>
    <w:rsid w:val="00D3720F"/>
    <w:rsid w:val="00D37A59"/>
    <w:rsid w:val="00D513A6"/>
    <w:rsid w:val="00D636B3"/>
    <w:rsid w:val="00D75BFE"/>
    <w:rsid w:val="00D80BEE"/>
    <w:rsid w:val="00D911F2"/>
    <w:rsid w:val="00D957F5"/>
    <w:rsid w:val="00DA3831"/>
    <w:rsid w:val="00DA7506"/>
    <w:rsid w:val="00DA7ADB"/>
    <w:rsid w:val="00DB0C75"/>
    <w:rsid w:val="00DC049D"/>
    <w:rsid w:val="00DC548A"/>
    <w:rsid w:val="00DD4AE6"/>
    <w:rsid w:val="00DE4DA5"/>
    <w:rsid w:val="00DF11B9"/>
    <w:rsid w:val="00E0709C"/>
    <w:rsid w:val="00E1540F"/>
    <w:rsid w:val="00E213E4"/>
    <w:rsid w:val="00E23B18"/>
    <w:rsid w:val="00E245B4"/>
    <w:rsid w:val="00E310F3"/>
    <w:rsid w:val="00E363B0"/>
    <w:rsid w:val="00E37175"/>
    <w:rsid w:val="00E444D2"/>
    <w:rsid w:val="00E47610"/>
    <w:rsid w:val="00E7452F"/>
    <w:rsid w:val="00E833BF"/>
    <w:rsid w:val="00E87619"/>
    <w:rsid w:val="00E96E85"/>
    <w:rsid w:val="00EB29B4"/>
    <w:rsid w:val="00EB2FE7"/>
    <w:rsid w:val="00ED08CE"/>
    <w:rsid w:val="00ED37CA"/>
    <w:rsid w:val="00ED76B8"/>
    <w:rsid w:val="00ED794E"/>
    <w:rsid w:val="00EE5A92"/>
    <w:rsid w:val="00F1082E"/>
    <w:rsid w:val="00F116CB"/>
    <w:rsid w:val="00F1559C"/>
    <w:rsid w:val="00F17A71"/>
    <w:rsid w:val="00F23443"/>
    <w:rsid w:val="00F234C3"/>
    <w:rsid w:val="00F23A74"/>
    <w:rsid w:val="00F26E11"/>
    <w:rsid w:val="00F26ED2"/>
    <w:rsid w:val="00F3513A"/>
    <w:rsid w:val="00F56F3F"/>
    <w:rsid w:val="00F61EF8"/>
    <w:rsid w:val="00F84B8D"/>
    <w:rsid w:val="00F859FB"/>
    <w:rsid w:val="00F94DFD"/>
    <w:rsid w:val="00FA4A82"/>
    <w:rsid w:val="00FB621A"/>
    <w:rsid w:val="00FC6793"/>
    <w:rsid w:val="00FD5DA5"/>
    <w:rsid w:val="00FF6A24"/>
    <w:rsid w:val="225E2420"/>
    <w:rsid w:val="37D48C7C"/>
    <w:rsid w:val="5C00A912"/>
    <w:rsid w:val="61319E94"/>
    <w:rsid w:val="6B188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 w:type="table" w:styleId="TableGrid">
    <w:name w:val="Table Grid"/>
    <w:basedOn w:val="TableNormal"/>
    <w:uiPriority w:val="39"/>
    <w:rsid w:val="00752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0752">
      <w:bodyDiv w:val="1"/>
      <w:marLeft w:val="0"/>
      <w:marRight w:val="0"/>
      <w:marTop w:val="0"/>
      <w:marBottom w:val="0"/>
      <w:divBdr>
        <w:top w:val="none" w:sz="0" w:space="0" w:color="auto"/>
        <w:left w:val="none" w:sz="0" w:space="0" w:color="auto"/>
        <w:bottom w:val="none" w:sz="0" w:space="0" w:color="auto"/>
        <w:right w:val="none" w:sz="0" w:space="0" w:color="auto"/>
      </w:divBdr>
    </w:div>
    <w:div w:id="266041127">
      <w:bodyDiv w:val="1"/>
      <w:marLeft w:val="0"/>
      <w:marRight w:val="0"/>
      <w:marTop w:val="0"/>
      <w:marBottom w:val="0"/>
      <w:divBdr>
        <w:top w:val="none" w:sz="0" w:space="0" w:color="auto"/>
        <w:left w:val="none" w:sz="0" w:space="0" w:color="auto"/>
        <w:bottom w:val="none" w:sz="0" w:space="0" w:color="auto"/>
        <w:right w:val="none" w:sz="0" w:space="0" w:color="auto"/>
      </w:divBdr>
    </w:div>
    <w:div w:id="686247544">
      <w:bodyDiv w:val="1"/>
      <w:marLeft w:val="0"/>
      <w:marRight w:val="0"/>
      <w:marTop w:val="0"/>
      <w:marBottom w:val="0"/>
      <w:divBdr>
        <w:top w:val="none" w:sz="0" w:space="0" w:color="auto"/>
        <w:left w:val="none" w:sz="0" w:space="0" w:color="auto"/>
        <w:bottom w:val="none" w:sz="0" w:space="0" w:color="auto"/>
        <w:right w:val="none" w:sz="0" w:space="0" w:color="auto"/>
      </w:divBdr>
      <w:divsChild>
        <w:div w:id="1016690897">
          <w:marLeft w:val="0"/>
          <w:marRight w:val="0"/>
          <w:marTop w:val="0"/>
          <w:marBottom w:val="150"/>
          <w:divBdr>
            <w:top w:val="none" w:sz="0" w:space="0" w:color="auto"/>
            <w:left w:val="none" w:sz="0" w:space="0" w:color="auto"/>
            <w:bottom w:val="none" w:sz="0" w:space="0" w:color="auto"/>
            <w:right w:val="none" w:sz="0" w:space="0" w:color="auto"/>
          </w:divBdr>
        </w:div>
      </w:divsChild>
    </w:div>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962462306">
      <w:bodyDiv w:val="1"/>
      <w:marLeft w:val="0"/>
      <w:marRight w:val="0"/>
      <w:marTop w:val="0"/>
      <w:marBottom w:val="0"/>
      <w:divBdr>
        <w:top w:val="none" w:sz="0" w:space="0" w:color="auto"/>
        <w:left w:val="none" w:sz="0" w:space="0" w:color="auto"/>
        <w:bottom w:val="none" w:sz="0" w:space="0" w:color="auto"/>
        <w:right w:val="none" w:sz="0" w:space="0" w:color="auto"/>
      </w:divBdr>
    </w:div>
    <w:div w:id="1309869518">
      <w:bodyDiv w:val="1"/>
      <w:marLeft w:val="0"/>
      <w:marRight w:val="0"/>
      <w:marTop w:val="0"/>
      <w:marBottom w:val="0"/>
      <w:divBdr>
        <w:top w:val="none" w:sz="0" w:space="0" w:color="auto"/>
        <w:left w:val="none" w:sz="0" w:space="0" w:color="auto"/>
        <w:bottom w:val="none" w:sz="0" w:space="0" w:color="auto"/>
        <w:right w:val="none" w:sz="0" w:space="0" w:color="auto"/>
      </w:divBdr>
      <w:divsChild>
        <w:div w:id="1546913985">
          <w:marLeft w:val="0"/>
          <w:marRight w:val="0"/>
          <w:marTop w:val="0"/>
          <w:marBottom w:val="150"/>
          <w:divBdr>
            <w:top w:val="none" w:sz="0" w:space="0" w:color="auto"/>
            <w:left w:val="none" w:sz="0" w:space="0" w:color="auto"/>
            <w:bottom w:val="none" w:sz="0" w:space="0" w:color="auto"/>
            <w:right w:val="none" w:sz="0" w:space="0" w:color="auto"/>
          </w:divBdr>
        </w:div>
      </w:divsChild>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 w:id="1406802547">
      <w:bodyDiv w:val="1"/>
      <w:marLeft w:val="0"/>
      <w:marRight w:val="0"/>
      <w:marTop w:val="0"/>
      <w:marBottom w:val="0"/>
      <w:divBdr>
        <w:top w:val="none" w:sz="0" w:space="0" w:color="auto"/>
        <w:left w:val="none" w:sz="0" w:space="0" w:color="auto"/>
        <w:bottom w:val="none" w:sz="0" w:space="0" w:color="auto"/>
        <w:right w:val="none" w:sz="0" w:space="0" w:color="auto"/>
      </w:divBdr>
      <w:divsChild>
        <w:div w:id="87240045">
          <w:marLeft w:val="0"/>
          <w:marRight w:val="0"/>
          <w:marTop w:val="0"/>
          <w:marBottom w:val="150"/>
          <w:divBdr>
            <w:top w:val="none" w:sz="0" w:space="0" w:color="auto"/>
            <w:left w:val="none" w:sz="0" w:space="0" w:color="auto"/>
            <w:bottom w:val="none" w:sz="0" w:space="0" w:color="auto"/>
            <w:right w:val="none" w:sz="0" w:space="0" w:color="auto"/>
          </w:divBdr>
        </w:div>
      </w:divsChild>
    </w:div>
    <w:div w:id="1481533151">
      <w:bodyDiv w:val="1"/>
      <w:marLeft w:val="0"/>
      <w:marRight w:val="0"/>
      <w:marTop w:val="0"/>
      <w:marBottom w:val="0"/>
      <w:divBdr>
        <w:top w:val="none" w:sz="0" w:space="0" w:color="auto"/>
        <w:left w:val="none" w:sz="0" w:space="0" w:color="auto"/>
        <w:bottom w:val="none" w:sz="0" w:space="0" w:color="auto"/>
        <w:right w:val="none" w:sz="0" w:space="0" w:color="auto"/>
      </w:divBdr>
    </w:div>
    <w:div w:id="1623146271">
      <w:bodyDiv w:val="1"/>
      <w:marLeft w:val="0"/>
      <w:marRight w:val="0"/>
      <w:marTop w:val="0"/>
      <w:marBottom w:val="0"/>
      <w:divBdr>
        <w:top w:val="none" w:sz="0" w:space="0" w:color="auto"/>
        <w:left w:val="none" w:sz="0" w:space="0" w:color="auto"/>
        <w:bottom w:val="none" w:sz="0" w:space="0" w:color="auto"/>
        <w:right w:val="none" w:sz="0" w:space="0" w:color="auto"/>
      </w:divBdr>
      <w:divsChild>
        <w:div w:id="901872491">
          <w:marLeft w:val="0"/>
          <w:marRight w:val="0"/>
          <w:marTop w:val="0"/>
          <w:marBottom w:val="150"/>
          <w:divBdr>
            <w:top w:val="none" w:sz="0" w:space="0" w:color="auto"/>
            <w:left w:val="none" w:sz="0" w:space="0" w:color="auto"/>
            <w:bottom w:val="none" w:sz="0" w:space="0" w:color="auto"/>
            <w:right w:val="none" w:sz="0" w:space="0" w:color="auto"/>
          </w:divBdr>
        </w:div>
      </w:divsChild>
    </w:div>
    <w:div w:id="1637098792">
      <w:bodyDiv w:val="1"/>
      <w:marLeft w:val="0"/>
      <w:marRight w:val="0"/>
      <w:marTop w:val="0"/>
      <w:marBottom w:val="0"/>
      <w:divBdr>
        <w:top w:val="none" w:sz="0" w:space="0" w:color="auto"/>
        <w:left w:val="none" w:sz="0" w:space="0" w:color="auto"/>
        <w:bottom w:val="none" w:sz="0" w:space="0" w:color="auto"/>
        <w:right w:val="none" w:sz="0" w:space="0" w:color="auto"/>
      </w:divBdr>
      <w:divsChild>
        <w:div w:id="1394228">
          <w:marLeft w:val="0"/>
          <w:marRight w:val="0"/>
          <w:marTop w:val="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Props1.xml><?xml version="1.0" encoding="utf-8"?>
<ds:datastoreItem xmlns:ds="http://schemas.openxmlformats.org/officeDocument/2006/customXml" ds:itemID="{583AFEE8-DC78-4651-ABC3-69073F9E9463}">
  <ds:schemaRefs>
    <ds:schemaRef ds:uri="http://schemas.microsoft.com/sharepoint/v3/contenttype/forms"/>
  </ds:schemaRefs>
</ds:datastoreItem>
</file>

<file path=customXml/itemProps2.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customXml/itemProps3.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docProps/app.xml><?xml version="1.0" encoding="utf-8"?>
<Properties xmlns="http://schemas.openxmlformats.org/officeDocument/2006/extended-properties" xmlns:vt="http://schemas.openxmlformats.org/officeDocument/2006/docPropsVTypes">
  <Template>Normal</Template>
  <TotalTime>688</TotalTime>
  <Pages>35</Pages>
  <Words>6570</Words>
  <Characters>37452</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206</cp:revision>
  <cp:lastPrinted>2025-03-13T14:18:00Z</cp:lastPrinted>
  <dcterms:created xsi:type="dcterms:W3CDTF">2025-03-20T15:14:00Z</dcterms:created>
  <dcterms:modified xsi:type="dcterms:W3CDTF">2025-03-24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